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77777777" w:rsidR="002C3AB0" w:rsidRDefault="00EF5EAF">
      <w:r>
        <w:t>Jianying Li</w:t>
      </w:r>
      <w:r w:rsidR="002C3AB0">
        <w:t xml:space="preserve">, Jeff W. Chou 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77777777"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7777777"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77777777"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p>
    <w:p w14:paraId="1659523C" w14:textId="3B0B3068" w:rsidR="00EC4DD0" w:rsidRDefault="00B354E7" w:rsidP="00EC4DD0">
      <w:pPr>
        <w:spacing w:line="360" w:lineRule="auto"/>
      </w:pPr>
      <w:r>
        <w:t>The count-level breast cancer RNA-</w:t>
      </w:r>
      <w:proofErr w:type="spellStart"/>
      <w:r>
        <w:t>Seq</w:t>
      </w:r>
      <w:proofErr w:type="spellEnd"/>
      <w:r>
        <w:t xml:space="preserve">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E05DBB">
          <w:rPr>
            <w:noProof/>
          </w:rPr>
          <w:t>2012</w:t>
        </w:r>
      </w:hyperlink>
      <w:r w:rsidR="00EC4DD0">
        <w:rPr>
          <w:noProof/>
        </w:rPr>
        <w:t>)</w:t>
      </w:r>
      <w:r w:rsidR="00EC4DD0">
        <w:fldChar w:fldCharType="end"/>
      </w:r>
      <w:r w:rsidR="00EC4DD0">
        <w:t xml:space="preserve"> from The Cancer Genome </w:t>
      </w:r>
      <w:proofErr w:type="spellStart"/>
      <w:r w:rsidR="00EC4DD0">
        <w:t>Altas</w:t>
      </w:r>
      <w:proofErr w:type="spellEnd"/>
      <w:r w:rsidR="00EC4DD0">
        <w:t xml:space="preserve">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w:t>
      </w:r>
      <w:proofErr w:type="spellStart"/>
      <w:r w:rsidR="00EC4DD0">
        <w:t>mRNAseq</w:t>
      </w:r>
      <w:proofErr w:type="spellEnd"/>
      <w:r w:rsidR="00EC4DD0">
        <w:t xml:space="preserve"> data produced on </w:t>
      </w:r>
      <w:proofErr w:type="spellStart"/>
      <w:r w:rsidR="00EC4DD0">
        <w:t>Illumina</w:t>
      </w:r>
      <w:proofErr w:type="spellEnd"/>
      <w:r w:rsidR="00EC4DD0">
        <w:t xml:space="preserve"> GAII. Raw sequences were analyzed by the TCGA team with </w:t>
      </w:r>
      <w:proofErr w:type="spellStart"/>
      <w:r w:rsidR="00EC4DD0">
        <w:t>SeqWare</w:t>
      </w:r>
      <w:proofErr w:type="spellEnd"/>
      <w:r w:rsidR="00EC4DD0">
        <w:t xml:space="preserve"> </w:t>
      </w:r>
      <w:hyperlink r:id="rId10" w:history="1">
        <w:r w:rsidR="00EC4DD0" w:rsidRPr="0001311A">
          <w:rPr>
            <w:rStyle w:val="Hyperlink"/>
          </w:rPr>
          <w:t>https://seqware.github.io/</w:t>
        </w:r>
      </w:hyperlink>
      <w:r w:rsidR="00EC4DD0">
        <w:t xml:space="preserve"> (Version=0.7.0) using </w:t>
      </w:r>
      <w:proofErr w:type="spellStart"/>
      <w:r w:rsidR="00EC4DD0" w:rsidRPr="00470339">
        <w:t>RNASeqAlignmentBWAWorfklow</w:t>
      </w:r>
      <w:proofErr w:type="spellEnd"/>
      <w:r w:rsidR="00EC4DD0">
        <w:t xml:space="preserve"> (</w:t>
      </w:r>
      <w:r w:rsidR="00EC4DD0" w:rsidRPr="00470339">
        <w:t>Version=0.7.10</w:t>
      </w:r>
      <w:r w:rsidR="00EC4DD0">
        <w:t xml:space="preserve">) and </w:t>
      </w:r>
      <w:proofErr w:type="spellStart"/>
      <w:r w:rsidR="00EC4DD0" w:rsidRPr="00470339">
        <w:t>RNASeqQuantificationWorfklow</w:t>
      </w:r>
      <w:proofErr w:type="spellEnd"/>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7" w:tooltip="Perou, 2000 #24" w:history="1">
        <w:r w:rsidR="00E05DBB">
          <w:rPr>
            <w:noProof/>
          </w:rPr>
          <w:t>Perou, Sorlie et al. 2000</w:t>
        </w:r>
      </w:hyperlink>
      <w:r w:rsidR="000A7646">
        <w:rPr>
          <w:noProof/>
        </w:rPr>
        <w:t xml:space="preserve">; </w:t>
      </w:r>
      <w:hyperlink w:anchor="_ENREF_9" w:tooltip="Sorlie, 2001 #29" w:history="1">
        <w:r w:rsidR="00E05DBB">
          <w:rPr>
            <w:noProof/>
          </w:rPr>
          <w:t>Sorlie, Perou et al. 2001</w:t>
        </w:r>
      </w:hyperlink>
      <w:r w:rsidR="000A7646">
        <w:rPr>
          <w:noProof/>
        </w:rPr>
        <w:t xml:space="preserve">; </w:t>
      </w:r>
      <w:hyperlink w:anchor="_ENREF_6" w:tooltip="Parker, 2009 #31" w:history="1">
        <w:r w:rsidR="00E05DBB">
          <w:rPr>
            <w:noProof/>
          </w:rPr>
          <w:t>Parker, Mullins et al. 2009</w:t>
        </w:r>
      </w:hyperlink>
      <w:r w:rsidR="000A7646">
        <w:rPr>
          <w:noProof/>
        </w:rPr>
        <w:t>)</w:t>
      </w:r>
      <w:r w:rsidR="000A7646">
        <w:fldChar w:fldCharType="end"/>
      </w:r>
      <w:r w:rsidR="00EC4DD0">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rsidR="00EC4DD0">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1A66D6F2" w:rsidR="00850544" w:rsidRDefault="00C248AB" w:rsidP="003B0750">
      <w:pPr>
        <w:spacing w:line="360" w:lineRule="auto"/>
      </w:pPr>
      <w:r>
        <w:t>To simulate RNA-</w:t>
      </w:r>
      <w:proofErr w:type="spellStart"/>
      <w:r>
        <w:t>Seq</w:t>
      </w:r>
      <w:proofErr w:type="spellEnd"/>
      <w:r>
        <w:t xml:space="preserve"> count data </w:t>
      </w:r>
      <w:r w:rsidR="00D52BC6">
        <w:t xml:space="preserve">for each </w:t>
      </w:r>
      <w:proofErr w:type="spellStart"/>
      <w:r w:rsidRPr="00C248AB">
        <w:rPr>
          <w:i/>
        </w:rPr>
        <w:t>k</w:t>
      </w:r>
      <w:r>
        <w:t>th</w:t>
      </w:r>
      <w:proofErr w:type="spellEnd"/>
      <w:r>
        <w:t xml:space="preserve"> </w:t>
      </w:r>
      <w:r w:rsidR="00D52BC6">
        <w:t>pattern</w:t>
      </w:r>
      <w:r>
        <w:t xml:space="preserve"> where k</w:t>
      </w:r>
      <w:r w:rsidR="00D15611">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8" w:tooltip="Soneson, 2013 #22" w:history="1">
        <w:r w:rsidR="00E05DBB">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D15611">
        <w:rPr>
          <w:position w:val="-14"/>
        </w:rPr>
        <w:pict w14:anchorId="56AACEFC">
          <v:shape id="_x0000_i1026" type="#_x0000_t75" style="width:20.4pt;height:18.8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D15611">
        <w:rPr>
          <w:position w:val="-4"/>
        </w:rPr>
        <w:pict w14:anchorId="71D36AEB">
          <v:shape id="_x0000_i1027" type="#_x0000_t75" style="width:10.2pt;height:10.2pt">
            <v:imagedata r:id="rId11" o:title=""/>
          </v:shape>
        </w:pi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D15611">
        <w:rPr>
          <w:position w:val="-4"/>
        </w:rPr>
        <w:pict w14:anchorId="56B99D40">
          <v:shape id="_x0000_i1028" type="#_x0000_t75" style="width:10.2pt;height:10.2pt">
            <v:imagedata r:id="rId11"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D15611">
        <w:rPr>
          <w:position w:val="-4"/>
        </w:rPr>
        <w:pict w14:anchorId="29D27F09">
          <v:shape id="_x0000_i1029" type="#_x0000_t75" style="width:10.2pt;height:10.2pt">
            <v:imagedata r:id="rId11"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D15611" w:rsidP="003B0750">
      <w:pPr>
        <w:spacing w:line="360" w:lineRule="auto"/>
      </w:pPr>
      <w:r>
        <w:rPr>
          <w:position w:val="-14"/>
        </w:rPr>
        <w:pict w14:anchorId="0B604D7F">
          <v:shape id="_x0000_i1030" type="#_x0000_t75" style="width:20.4pt;height:18.8pt">
            <v:imagedata r:id="rId12" o:title=""/>
          </v:shape>
        </w:pi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Pr>
          <w:position w:val="-14"/>
        </w:rPr>
        <w:pict w14:anchorId="0889B0B8">
          <v:shape id="_x0000_i1031" type="#_x0000_t75" style="width:22.05pt;height:18.8pt">
            <v:imagedata r:id="rId13" o:title=""/>
          </v:shape>
        </w:pict>
      </w:r>
      <w:r w:rsidR="003B0750">
        <w:t xml:space="preserve">, </w:t>
      </w:r>
      <w:proofErr w:type="spellStart"/>
      <w:r w:rsidR="003B0750">
        <w:t>var</w:t>
      </w:r>
      <w:proofErr w:type="spellEnd"/>
      <w:r w:rsidR="003B0750">
        <w:t>=</w:t>
      </w:r>
      <w:r>
        <w:rPr>
          <w:position w:val="-14"/>
        </w:rPr>
        <w:pict w14:anchorId="254D436F">
          <v:shape id="_x0000_i1032" type="#_x0000_t75" style="width:22.05pt;height:18.8pt">
            <v:imagedata r:id="rId14" o:title=""/>
          </v:shape>
        </w:pict>
      </w:r>
      <w:r w:rsidR="00BC595C">
        <w:t xml:space="preserve"> </w:t>
      </w:r>
      <w:r w:rsidR="003B0750">
        <w:t>(</w:t>
      </w:r>
      <w:r w:rsidR="00BC595C">
        <w:t xml:space="preserve"> </w:t>
      </w:r>
      <w:r w:rsidR="003B0750">
        <w:t>1</w:t>
      </w:r>
      <w:r w:rsidR="00BC595C">
        <w:t xml:space="preserve"> </w:t>
      </w:r>
      <w:r w:rsidR="003B0750">
        <w:t>+</w:t>
      </w:r>
      <w:r w:rsidR="00BC595C">
        <w:t xml:space="preserve"> </w:t>
      </w:r>
      <w:r>
        <w:rPr>
          <w:position w:val="-14"/>
        </w:rPr>
        <w:pict w14:anchorId="2020C2D5">
          <v:shape id="_x0000_i1033" type="#_x0000_t75" style="width:22.05pt;height:18.8pt">
            <v:imagedata r:id="rId14" o:title=""/>
          </v:shape>
        </w:pict>
      </w:r>
      <w:r>
        <w:rPr>
          <w:position w:val="-14"/>
        </w:rPr>
        <w:pict w14:anchorId="23DF2020">
          <v:shape id="_x0000_i1034" type="#_x0000_t75" style="width:20.4pt;height:18.8pt">
            <v:imagedata r:id="rId15" o:title=""/>
          </v:shape>
        </w:pict>
      </w:r>
      <w:r w:rsidR="003B0750">
        <w:t>))</w:t>
      </w:r>
    </w:p>
    <w:p w14:paraId="38214CF7" w14:textId="3FEB1199" w:rsidR="00FD59B0" w:rsidRDefault="007C5371" w:rsidP="003B0750">
      <w:pPr>
        <w:spacing w:line="360" w:lineRule="auto"/>
      </w:pPr>
      <w:r>
        <w:t xml:space="preserve">Where, </w:t>
      </w:r>
      <w:r w:rsidR="00D15611">
        <w:rPr>
          <w:position w:val="-14"/>
        </w:rPr>
        <w:pict w14:anchorId="41E02EB0">
          <v:shape id="_x0000_i1035" type="#_x0000_t75" style="width:20.4pt;height:18.8pt">
            <v:imagedata r:id="rId16" o:title=""/>
          </v:shape>
        </w:pict>
      </w:r>
      <w:r w:rsidR="00FD59B0">
        <w:t xml:space="preserve">is the </w:t>
      </w:r>
      <w:r w:rsidR="002966C2">
        <w:t xml:space="preserve">parameter measuring the </w:t>
      </w:r>
      <w:r w:rsidR="00FD59B0">
        <w:t xml:space="preserve">dispersion in the data and </w:t>
      </w:r>
      <w:r w:rsidR="00D15611">
        <w:rPr>
          <w:position w:val="-14"/>
        </w:rPr>
        <w:pict w14:anchorId="506BDF37">
          <v:shape id="_x0000_i1036" type="#_x0000_t75" style="width:22.05pt;height:18.8pt">
            <v:imagedata r:id="rId14"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r w:rsidR="00486F6F">
        <w:t xml:space="preserve">.  </w:t>
      </w:r>
      <w:r w:rsidR="00745790">
        <w:t xml:space="preserve">Thus, </w:t>
      </w:r>
      <w:r w:rsidR="00D15611">
        <w:rPr>
          <w:position w:val="-14"/>
        </w:rPr>
        <w:pict w14:anchorId="555F338B">
          <v:shape id="_x0000_i1037" type="#_x0000_t75" style="width:20.4pt;height:18.8pt">
            <v:imagedata r:id="rId16" o:title=""/>
          </v:shape>
        </w:pict>
      </w:r>
      <w:r w:rsidR="00745790">
        <w:t xml:space="preserve">= </w:t>
      </w:r>
      <w:r w:rsidR="00D15611">
        <w:rPr>
          <w:position w:val="-16"/>
        </w:rPr>
        <w:pict w14:anchorId="40495149">
          <v:shape id="_x0000_i1038" type="#_x0000_t75" style="width:16.65pt;height:19.9pt">
            <v:imagedata r:id="rId17" o:title=""/>
          </v:shape>
        </w:pict>
      </w:r>
      <w:r w:rsidR="00745790">
        <w:t xml:space="preserve">.  </w:t>
      </w:r>
      <w:r w:rsidR="00FD59B0">
        <w:t>Here,</w:t>
      </w:r>
    </w:p>
    <w:p w14:paraId="7092627D" w14:textId="77777777" w:rsidR="003B0750" w:rsidRDefault="00D15611" w:rsidP="003B0750">
      <w:pPr>
        <w:spacing w:line="360" w:lineRule="auto"/>
      </w:pPr>
      <w:r>
        <w:rPr>
          <w:position w:val="-62"/>
        </w:rPr>
        <w:lastRenderedPageBreak/>
        <w:pict w14:anchorId="57C025AD">
          <v:shape id="_x0000_i1039" type="#_x0000_t75" style="width:135.95pt;height:52.1pt">
            <v:imagedata r:id="rId18" o:title=""/>
          </v:shape>
        </w:pict>
      </w:r>
    </w:p>
    <w:p w14:paraId="3AD94F8B" w14:textId="5E962C9F" w:rsidR="00A75A21" w:rsidRDefault="008216FE" w:rsidP="003B0750">
      <w:pPr>
        <w:spacing w:line="360" w:lineRule="auto"/>
      </w:pPr>
      <w:proofErr w:type="gramStart"/>
      <w:r>
        <w:t>w</w:t>
      </w:r>
      <w:r w:rsidR="00A75A21">
        <w:t>here</w:t>
      </w:r>
      <w:proofErr w:type="gramEnd"/>
      <w:r>
        <w:t>,</w:t>
      </w:r>
      <w:r w:rsidR="00A75A21">
        <w:t xml:space="preserve"> </w:t>
      </w:r>
      <w:r w:rsidR="00D15611">
        <w:rPr>
          <w:position w:val="-14"/>
        </w:rPr>
        <w:pict w14:anchorId="0172349E">
          <v:shape id="_x0000_i1040" type="#_x0000_t75" style="width:22.55pt;height:18.8pt">
            <v:imagedata r:id="rId19"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D15611">
        <w:rPr>
          <w:position w:val="-14"/>
        </w:rPr>
        <w:pict w14:anchorId="155951EA">
          <v:shape id="_x0000_i1041" type="#_x0000_t75" style="width:22.55pt;height:18.8pt">
            <v:imagedata r:id="rId20" o:title=""/>
          </v:shape>
        </w:pict>
      </w:r>
      <w:r w:rsidR="00A75A21">
        <w:t xml:space="preserve"> = 10</w:t>
      </w:r>
      <w:r w:rsidR="00A75A21" w:rsidRPr="00454182">
        <w:rPr>
          <w:vertAlign w:val="superscript"/>
        </w:rPr>
        <w:t>7</w:t>
      </w:r>
      <w:r w:rsidR="00D15611">
        <w:rPr>
          <w:position w:val="-14"/>
        </w:rPr>
        <w:pict w14:anchorId="1EA8408C">
          <v:shape id="_x0000_i1042" type="#_x0000_t75" style="width:19.9pt;height:18.8pt">
            <v:imagedata r:id="rId21" o:title=""/>
          </v:shape>
        </w:pict>
      </w:r>
      <w:r w:rsidR="00A75A21">
        <w:t xml:space="preserve">for </w:t>
      </w:r>
      <w:r w:rsidR="00D15611">
        <w:rPr>
          <w:position w:val="-14"/>
        </w:rPr>
        <w:pict w14:anchorId="37C1053A">
          <v:shape id="_x0000_i1043" type="#_x0000_t75" style="width:19.9pt;height:18.8pt">
            <v:imagedata r:id="rId22" o:title=""/>
          </v:shape>
        </w:pi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D15611">
        <w:rPr>
          <w:position w:val="-14"/>
        </w:rPr>
        <w:pict w14:anchorId="02F25369">
          <v:shape id="_x0000_i1044" type="#_x0000_t75" style="width:20.4pt;height:18.8pt">
            <v:imagedata r:id="rId23" o:title=""/>
          </v:shape>
        </w:pict>
      </w:r>
      <w:r w:rsidR="002D1454">
        <w:t xml:space="preserve">and </w:t>
      </w:r>
      <w:r w:rsidR="00D15611">
        <w:rPr>
          <w:position w:val="-12"/>
        </w:rPr>
        <w:pict w14:anchorId="257689F6">
          <v:shape id="_x0000_i1045" type="#_x0000_t75" style="width:10.75pt;height:18.8pt">
            <v:imagedata r:id="rId24"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E05DBB">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D15611">
        <w:rPr>
          <w:position w:val="-14"/>
        </w:rPr>
        <w:pict w14:anchorId="4F97594B">
          <v:shape id="_x0000_i1046" type="#_x0000_t75" style="width:63.95pt;height:20.4pt">
            <v:imagedata r:id="rId25"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D15611">
        <w:rPr>
          <w:position w:val="-14"/>
        </w:rPr>
        <w:pict w14:anchorId="7C496231">
          <v:shape id="_x0000_i1047" type="#_x0000_t75" style="width:126.8pt;height:19.9pt">
            <v:imagedata r:id="rId26" o:title=""/>
          </v:shape>
        </w:pict>
      </w:r>
      <w:r w:rsidR="001754BF">
        <w:t xml:space="preserve"> </w:t>
      </w:r>
      <w:r w:rsidR="00184BA3">
        <w:t xml:space="preserve">and </w:t>
      </w:r>
    </w:p>
    <w:p w14:paraId="3DCD6455" w14:textId="77777777" w:rsidR="00201DE6" w:rsidRDefault="00D15611" w:rsidP="003B0750">
      <w:pPr>
        <w:spacing w:line="360" w:lineRule="auto"/>
      </w:pPr>
      <w:r>
        <w:rPr>
          <w:position w:val="-52"/>
        </w:rPr>
        <w:pict w14:anchorId="2648EABD">
          <v:shape id="_x0000_i1048" type="#_x0000_t75" style="width:132.7pt;height:57.5pt">
            <v:imagedata r:id="rId27" o:title=""/>
          </v:shape>
        </w:pict>
      </w:r>
      <w:r w:rsidR="00884DDA">
        <w:t>.</w:t>
      </w:r>
    </w:p>
    <w:p w14:paraId="0B8EECBF" w14:textId="77777777" w:rsidR="003B0750" w:rsidRDefault="00852FB9" w:rsidP="003B0750">
      <w:pPr>
        <w:spacing w:line="360" w:lineRule="auto"/>
      </w:pPr>
      <w:r>
        <w:t xml:space="preserve">The parameter </w:t>
      </w:r>
      <w:r w:rsidR="00D15611">
        <w:rPr>
          <w:position w:val="-14"/>
        </w:rPr>
        <w:pict w14:anchorId="56620EBB">
          <v:shape id="_x0000_i1049" type="#_x0000_t75" style="width:18.8pt;height:19.9pt">
            <v:imagedata r:id="rId28"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D15611">
        <w:rPr>
          <w:position w:val="-10"/>
        </w:rPr>
        <w:pict w14:anchorId="0ADBED02">
          <v:shape id="_x0000_i1050" type="#_x0000_t75" style="width:43pt;height:18.8pt">
            <v:imagedata r:id="rId29" o:title=""/>
          </v:shape>
        </w:pict>
      </w:r>
      <w:r w:rsidR="00844956">
        <w:t xml:space="preserve"> denote the s</w:t>
      </w:r>
      <w:r w:rsidR="00533FB7">
        <w:t xml:space="preserve">et of genes that are up-regulated and </w:t>
      </w:r>
      <w:r w:rsidR="00D15611">
        <w:rPr>
          <w:position w:val="-10"/>
        </w:rPr>
        <w:pict w14:anchorId="32202DBC">
          <v:shape id="_x0000_i1051" type="#_x0000_t75" style="width:51.6pt;height:18.8pt">
            <v:imagedata r:id="rId30"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Sprague-</w:t>
      </w:r>
      <w:proofErr w:type="spellStart"/>
      <w:r w:rsidR="00A86A32" w:rsidRPr="00184241">
        <w:t>Dawley</w:t>
      </w:r>
      <w:proofErr w:type="spellEnd"/>
      <w:r w:rsidR="00A86A32" w:rsidRPr="00184241">
        <w:t xml:space="preserve">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proofErr w:type="spellStart"/>
      <w:r w:rsidR="00163415">
        <w:t>transcriptome</w:t>
      </w:r>
      <w:proofErr w:type="spellEnd"/>
      <w:r w:rsidR="00163415">
        <w:t xml:space="preserv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3BF9B5CD"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E05DBB">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D15611" w:rsidP="00066658">
      <w:pPr>
        <w:spacing w:line="360" w:lineRule="auto"/>
        <w:rPr>
          <w:lang w:val="en-GB"/>
        </w:rPr>
      </w:pPr>
      <w:r>
        <w:rPr>
          <w:position w:val="-34"/>
          <w:lang w:val="en-GB"/>
        </w:rPr>
        <w:pict w14:anchorId="17874E21">
          <v:shape id="_x0000_i1052" type="#_x0000_t75" style="width:129.5pt;height:38.7pt">
            <v:imagedata r:id="rId31"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D15611" w:rsidP="00066658">
      <w:pPr>
        <w:spacing w:line="360" w:lineRule="auto"/>
        <w:rPr>
          <w:lang w:val="en-GB"/>
        </w:rPr>
      </w:pPr>
      <w:r>
        <w:rPr>
          <w:position w:val="-72"/>
          <w:lang w:val="en-GB"/>
        </w:rPr>
        <w:pict w14:anchorId="3CCD10BF">
          <v:shape id="_x0000_i1053" type="#_x0000_t75" style="width:371.3pt;height:77.9pt">
            <v:imagedata r:id="rId32"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D15611" w:rsidP="00C35873">
      <w:pPr>
        <w:spacing w:line="360" w:lineRule="auto"/>
        <w:rPr>
          <w:lang w:val="en-GB"/>
        </w:rPr>
      </w:pPr>
      <w:r>
        <w:rPr>
          <w:position w:val="-24"/>
          <w:lang w:val="en-GB"/>
        </w:rPr>
        <w:pict w14:anchorId="2208312D">
          <v:shape id="_x0000_i1054" type="#_x0000_t75" style="width:89.2pt;height:49.95pt">
            <v:imagedata r:id="rId33" o:title=""/>
          </v:shape>
        </w:pict>
      </w:r>
      <w:r w:rsidR="0049530B">
        <w:rPr>
          <w:lang w:val="en-GB"/>
        </w:rPr>
        <w:t xml:space="preserve">,        </w:t>
      </w:r>
      <w:r>
        <w:rPr>
          <w:position w:val="-24"/>
          <w:lang w:val="en-GB"/>
        </w:rPr>
        <w:pict w14:anchorId="2F535142">
          <v:shape id="_x0000_i1055" type="#_x0000_t75" style="width:91.9pt;height:49.95pt">
            <v:imagedata r:id="rId34"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D15611" w:rsidP="00C35873">
      <w:pPr>
        <w:spacing w:line="360" w:lineRule="auto"/>
        <w:rPr>
          <w:lang w:val="en-GB"/>
        </w:rPr>
      </w:pPr>
      <w:r>
        <w:rPr>
          <w:position w:val="-72"/>
          <w:lang w:val="en-GB"/>
        </w:rPr>
        <w:lastRenderedPageBreak/>
        <w:pict w14:anchorId="2A611683">
          <v:shape id="_x0000_i1056" type="#_x0000_t75" style="width:332.05pt;height:77.9pt">
            <v:imagedata r:id="rId35" o:title=""/>
          </v:shape>
        </w:pict>
      </w:r>
      <w:r w:rsidR="004E1372">
        <w:rPr>
          <w:lang w:val="en-GB"/>
        </w:rPr>
        <w:t>,</w:t>
      </w:r>
    </w:p>
    <w:p w14:paraId="323EC442" w14:textId="77777777" w:rsidR="006E6AA4" w:rsidRDefault="00D15611" w:rsidP="00C35873">
      <w:pPr>
        <w:spacing w:line="360" w:lineRule="auto"/>
        <w:rPr>
          <w:lang w:val="en-GB"/>
        </w:rPr>
      </w:pPr>
      <w:r>
        <w:rPr>
          <w:position w:val="-72"/>
          <w:lang w:val="en-GB"/>
        </w:rPr>
        <w:pict w14:anchorId="69A968A5">
          <v:shape id="_x0000_i1057" type="#_x0000_t75" style="width:339.6pt;height:77.9pt">
            <v:imagedata r:id="rId36" o:title=""/>
          </v:shape>
        </w:pict>
      </w:r>
      <w:r w:rsidR="00B25935">
        <w:rPr>
          <w:lang w:val="en-GB"/>
        </w:rPr>
        <w:t>,</w:t>
      </w:r>
    </w:p>
    <w:p w14:paraId="2CFBE860" w14:textId="77777777" w:rsidR="00710462" w:rsidRDefault="00D15611" w:rsidP="00C35873">
      <w:pPr>
        <w:spacing w:line="360" w:lineRule="auto"/>
        <w:rPr>
          <w:lang w:val="en-GB"/>
        </w:rPr>
      </w:pPr>
      <w:r>
        <w:rPr>
          <w:position w:val="-64"/>
          <w:lang w:val="en-GB"/>
        </w:rPr>
        <w:pict w14:anchorId="23205F9B">
          <v:shape id="_x0000_i1058" type="#_x0000_t75" style="width:425pt;height:70.4pt">
            <v:imagedata r:id="rId37"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D15611">
        <w:rPr>
          <w:position w:val="-14"/>
        </w:rPr>
        <w:pict w14:anchorId="2C0072BC">
          <v:shape id="_x0000_i1059" type="#_x0000_t75" style="width:25.8pt;height:18.8pt">
            <v:imagedata r:id="rId38" o:title=""/>
          </v:shape>
        </w:pict>
      </w:r>
      <w:r w:rsidR="00CB165C">
        <w:rPr>
          <w:lang w:val="en-GB"/>
        </w:rPr>
        <w:t xml:space="preserve">= 0 when two profiles are totally difference and </w:t>
      </w:r>
      <w:r w:rsidR="00D15611">
        <w:rPr>
          <w:position w:val="-14"/>
        </w:rPr>
        <w:pict w14:anchorId="283E5D55">
          <v:shape id="_x0000_i1060" type="#_x0000_t75" style="width:25.8pt;height:18.8pt">
            <v:imagedata r:id="rId39"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571D13EE"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5" w:tooltip="Hollander, 2013 #35" w:history="1">
        <w:r w:rsidR="00E05DBB">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D15611" w:rsidP="00093C99">
      <w:pPr>
        <w:spacing w:line="360" w:lineRule="auto"/>
      </w:pPr>
      <w:r>
        <w:rPr>
          <w:position w:val="-52"/>
        </w:rPr>
        <w:pict w14:anchorId="7B8F40D8">
          <v:shape id="_x0000_i1061" type="#_x0000_t75" style="width:226.2pt;height:58.55pt">
            <v:imagedata r:id="rId40" o:title=""/>
          </v:shape>
        </w:pict>
      </w:r>
    </w:p>
    <w:p w14:paraId="52E96148" w14:textId="13C7C753"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D15611">
        <w:rPr>
          <w:position w:val="-14"/>
        </w:rPr>
        <w:pict w14:anchorId="41B79CCC">
          <v:shape id="_x0000_i1062" type="#_x0000_t75" style="width:16.65pt;height:20.4pt">
            <v:imagedata r:id="rId41" o:title=""/>
          </v:shape>
        </w:pict>
      </w:r>
      <w:r w:rsidR="004A33A5">
        <w:rPr>
          <w:lang w:val="en-GB"/>
        </w:rPr>
        <w:t xml:space="preserve"> for the </w:t>
      </w:r>
      <w:r w:rsidR="004A33A5">
        <w:rPr>
          <w:lang w:val="en-GB"/>
        </w:rPr>
        <w:lastRenderedPageBreak/>
        <w:t>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5" w:tooltip="Hollander, 2013 #35" w:history="1">
        <w:r w:rsidR="00E05DBB">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D15611">
        <w:rPr>
          <w:position w:val="-14"/>
        </w:rPr>
        <w:pict w14:anchorId="3C07218A">
          <v:shape id="_x0000_i1063" type="#_x0000_t75" style="width:16.65pt;height:20.4pt">
            <v:imagedata r:id="rId42"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D15611">
        <w:rPr>
          <w:position w:val="-14"/>
        </w:rPr>
        <w:pict w14:anchorId="789E8664">
          <v:shape id="_x0000_i1064" type="#_x0000_t75" style="width:16.65pt;height:20.4pt">
            <v:imagedata r:id="rId41" o:title=""/>
          </v:shape>
        </w:pict>
      </w:r>
      <w:r w:rsidR="006702B8">
        <w:t xml:space="preserve">.  </w:t>
      </w:r>
      <w:r w:rsidR="00220397">
        <w:t>Hence,</w:t>
      </w:r>
    </w:p>
    <w:p w14:paraId="5E45E231" w14:textId="77777777" w:rsidR="00220397" w:rsidRDefault="00D15611" w:rsidP="00093C99">
      <w:pPr>
        <w:spacing w:line="360" w:lineRule="auto"/>
      </w:pPr>
      <w:r>
        <w:rPr>
          <w:position w:val="-34"/>
        </w:rPr>
        <w:pict w14:anchorId="7496B3AB">
          <v:shape id="_x0000_i1065" type="#_x0000_t75" style="width:185.9pt;height:39.75pt">
            <v:imagedata r:id="rId43"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D15611">
        <w:rPr>
          <w:position w:val="-10"/>
        </w:rPr>
        <w:pict w14:anchorId="5477A560">
          <v:shape id="_x0000_i1066" type="#_x0000_t75" style="width:10.2pt;height:15.6pt">
            <v:imagedata r:id="rId44"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D15611">
        <w:rPr>
          <w:position w:val="-10"/>
        </w:rPr>
        <w:pict w14:anchorId="0D103044">
          <v:shape id="_x0000_i1067" type="#_x0000_t75" style="width:10.2pt;height:16.65pt">
            <v:imagedata r:id="rId45"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D15611">
        <w:rPr>
          <w:position w:val="-10"/>
        </w:rPr>
        <w:pict w14:anchorId="411852C1">
          <v:shape id="_x0000_i1068" type="#_x0000_t75" style="width:10.2pt;height:16.65pt">
            <v:imagedata r:id="rId45"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D15611">
        <w:rPr>
          <w:position w:val="-10"/>
        </w:rPr>
        <w:pict w14:anchorId="5D2B9CD7">
          <v:shape id="_x0000_i1069" type="#_x0000_t75" style="width:10.2pt;height:16.65pt">
            <v:imagedata r:id="rId46"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D15611">
        <w:rPr>
          <w:position w:val="-14"/>
        </w:rPr>
        <w:pict w14:anchorId="6D2CBF11">
          <v:shape id="_x0000_i1070" type="#_x0000_t75" style="width:26.85pt;height:19.35pt">
            <v:imagedata r:id="rId47" o:title=""/>
          </v:shape>
        </w:pict>
      </w:r>
      <w:r w:rsidR="00E1021C">
        <w:t xml:space="preserve"> and </w:t>
      </w:r>
      <w:r w:rsidR="000740C5">
        <w:t>dispersion estimated as</w:t>
      </w:r>
    </w:p>
    <w:p w14:paraId="6043DBD3" w14:textId="77777777" w:rsidR="00D879D0" w:rsidRDefault="00D15611" w:rsidP="0057497C">
      <w:pPr>
        <w:spacing w:line="360" w:lineRule="auto"/>
      </w:pPr>
      <w:r>
        <w:rPr>
          <w:position w:val="-32"/>
        </w:rPr>
        <w:pict w14:anchorId="68AADCA5">
          <v:shape id="_x0000_i1071" type="#_x0000_t75" style="width:116.05pt;height:39.2pt">
            <v:imagedata r:id="rId48"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D15611">
        <w:rPr>
          <w:position w:val="-14"/>
        </w:rPr>
        <w:pict w14:anchorId="7DDF8E50">
          <v:shape id="_x0000_i1072" type="#_x0000_t75" style="width:16.65pt;height:19.35pt">
            <v:imagedata r:id="rId49"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D15611" w:rsidP="0057497C">
      <w:pPr>
        <w:spacing w:line="360" w:lineRule="auto"/>
      </w:pPr>
      <w:r>
        <w:rPr>
          <w:position w:val="-14"/>
        </w:rPr>
        <w:pict w14:anchorId="0463943E">
          <v:shape id="_x0000_i1073" type="#_x0000_t75" style="width:92.4pt;height:18.8pt">
            <v:imagedata r:id="rId50"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77777777"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D15611">
        <w:rPr>
          <w:position w:val="-14"/>
        </w:rPr>
        <w:pict w14:anchorId="7B3AC7B1">
          <v:shape id="_x0000_i1074" type="#_x0000_t75" style="width:25.8pt;height:18.8pt">
            <v:imagedata r:id="rId51"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proofErr w:type="spellStart"/>
      <w:r w:rsidRPr="00D03ADB">
        <w:rPr>
          <w:i/>
          <w:lang w:val="en-GB"/>
        </w:rPr>
        <w:t>k</w:t>
      </w:r>
      <w:r>
        <w:rPr>
          <w:lang w:val="en-GB"/>
        </w:rPr>
        <w:t>th</w:t>
      </w:r>
      <w:proofErr w:type="spellEnd"/>
      <w:r>
        <w:rPr>
          <w:lang w:val="en-GB"/>
        </w:rPr>
        <w:t xml:space="preserve">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proofErr w:type="spellStart"/>
      <w:r w:rsidR="00FD7E49" w:rsidRPr="00D03ADB">
        <w:rPr>
          <w:i/>
        </w:rPr>
        <w:t>k</w:t>
      </w:r>
      <w:r w:rsidR="00FD7E49">
        <w:t>th</w:t>
      </w:r>
      <w:proofErr w:type="spellEnd"/>
      <w:r w:rsidR="00FD7E49">
        <w:t xml:space="preserve"> pattern</w:t>
      </w:r>
      <w:r w:rsidR="00D03ADB">
        <w:t xml:space="preserve"> it is assigned to</w:t>
      </w:r>
      <w:r w:rsidR="00FD7E49">
        <w:t>,</w:t>
      </w:r>
      <w:r w:rsidRPr="003A58EE">
        <w:t xml:space="preserve"> a </w:t>
      </w:r>
      <w:r w:rsidR="00FD7E49">
        <w:t>Pattern</w:t>
      </w:r>
      <w:r w:rsidRPr="003A58EE">
        <w:t xml:space="preserve"> Correlation Score</w:t>
      </w:r>
    </w:p>
    <w:p w14:paraId="4D49C98F" w14:textId="77777777" w:rsidR="003A58EE" w:rsidRDefault="00D15611" w:rsidP="003A58EE">
      <w:pPr>
        <w:spacing w:line="360" w:lineRule="auto"/>
      </w:pPr>
      <w:r>
        <w:pict w14:anchorId="190BC1D9">
          <v:shape id="_x0000_s1042" type="#_x0000_t75" style="position:absolute;margin-left:135pt;margin-top:-8.85pt;width:216.2pt;height:75.25pt;z-index:251659264">
            <v:imagedata r:id="rId52" o:title=""/>
          </v:shape>
        </w:pict>
      </w:r>
      <w:r w:rsidR="003A58EE" w:rsidRPr="003A58EE">
        <w:tab/>
      </w:r>
    </w:p>
    <w:p w14:paraId="22C660CC" w14:textId="77777777" w:rsidR="00B83DFE" w:rsidRPr="003A58EE" w:rsidRDefault="00B83DFE" w:rsidP="003A58EE">
      <w:pPr>
        <w:spacing w:line="360" w:lineRule="auto"/>
      </w:pPr>
    </w:p>
    <w:p w14:paraId="2F7C3087" w14:textId="77777777" w:rsidR="00FF566F" w:rsidRDefault="00FF566F" w:rsidP="003A58EE">
      <w:pPr>
        <w:spacing w:line="360" w:lineRule="auto"/>
      </w:pPr>
    </w:p>
    <w:p w14:paraId="4A5E6A48" w14:textId="77777777"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D15611">
        <w:rPr>
          <w:position w:val="-14"/>
        </w:rPr>
        <w:pict w14:anchorId="73184EB6">
          <v:shape id="_x0000_i1075" type="#_x0000_t75" style="width:25.8pt;height:18.8pt">
            <v:imagedata r:id="rId53"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proofErr w:type="spellStart"/>
      <w:r w:rsidR="00D34EC7" w:rsidRPr="00D03ADB">
        <w:rPr>
          <w:i/>
          <w:lang w:val="en-GB"/>
        </w:rPr>
        <w:t>k</w:t>
      </w:r>
      <w:r w:rsidR="00D34EC7">
        <w:rPr>
          <w:lang w:val="en-GB"/>
        </w:rPr>
        <w:t>th</w:t>
      </w:r>
      <w:proofErr w:type="spellEnd"/>
      <w:r w:rsidR="00D34EC7">
        <w:rPr>
          <w:lang w:val="en-GB"/>
        </w:rPr>
        <w:t xml:space="preserve">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2920FAFF" w:rsidR="009504E9" w:rsidRPr="004E1404" w:rsidRDefault="004E1404" w:rsidP="003A58EE">
      <w:pPr>
        <w:spacing w:line="360" w:lineRule="auto"/>
      </w:pPr>
      <w:r>
        <w:t>To assess the significance for a pattern extracted in the research, we ado</w:t>
      </w:r>
      <w:r w:rsidR="00EE04DA">
        <w:t>pted an empirical bootstrapping-</w:t>
      </w:r>
      <w:r>
        <w:t xml:space="preserve">like approach. Basically, for a given pattern contains k gene profiles, we randomly select k number of gene profiles from the initial whole dataset. Then for the selected k profiles, we compute PCS for each gene profile against the remainder k-1 profiles. Then we store the average PCS as the normalized measurement for this round of sampling. We shall empirically perform such practice for 10000 times, in the end we retained 10000 average PCSs from the randomly sampled “patterns”. A nominal p-value for the real average PCS score from the “real” pattern was defined as the probability getting it by chance. </w:t>
      </w:r>
    </w:p>
    <w:p w14:paraId="232031B0" w14:textId="1D3C7671" w:rsidR="00E46486" w:rsidRPr="00E46486" w:rsidRDefault="00E46486" w:rsidP="003A58EE">
      <w:pPr>
        <w:spacing w:line="360" w:lineRule="auto"/>
        <w:rPr>
          <w:u w:val="single"/>
          <w:lang w:val="en-GB"/>
        </w:rPr>
      </w:pPr>
      <w:r w:rsidRPr="00E46486">
        <w:rPr>
          <w:u w:val="single"/>
          <w:lang w:val="en-GB"/>
        </w:rPr>
        <w:t>Assessing the pattern extraction performance</w:t>
      </w:r>
      <w:r w:rsidR="004E1404">
        <w:rPr>
          <w:u w:val="single"/>
          <w:lang w:val="en-GB"/>
        </w:rPr>
        <w:t xml:space="preserve"> across replicated passes</w:t>
      </w:r>
    </w:p>
    <w:p w14:paraId="251EE523" w14:textId="77777777" w:rsidR="002F652A" w:rsidRDefault="002735C2" w:rsidP="003A58EE">
      <w:pPr>
        <w:spacing w:line="360" w:lineRule="auto"/>
      </w:pPr>
      <w:r>
        <w:rPr>
          <w:lang w:val="en-GB"/>
        </w:rPr>
        <w:t xml:space="preserve">To assess the reproducibility of pattern extraction performance, </w:t>
      </w:r>
      <w:r w:rsidR="002F652A">
        <w:rPr>
          <w:lang w:val="en-GB"/>
        </w:rPr>
        <w:t>Mutual Information</w:t>
      </w:r>
      <w:r w:rsidR="002D6C97">
        <w:rPr>
          <w:lang w:val="en-GB"/>
        </w:rPr>
        <w:t xml:space="preserve"> (MI)</w:t>
      </w:r>
      <w:r w:rsidR="00ED3834">
        <w:rPr>
          <w:lang w:val="en-GB"/>
        </w:rPr>
        <w:t xml:space="preserve"> between two random variables</w:t>
      </w:r>
      <w:r>
        <w:rPr>
          <w:lang w:val="en-GB"/>
        </w:rPr>
        <w:t>, which</w:t>
      </w:r>
      <w:r w:rsidR="00ED3834">
        <w:rPr>
          <w:lang w:val="en-GB"/>
        </w:rPr>
        <w:t xml:space="preserve"> is </w:t>
      </w:r>
      <w:r w:rsidR="000E79F1">
        <w:rPr>
          <w:lang w:val="en-GB"/>
        </w:rPr>
        <w:t>dimensionless and with log base 2</w:t>
      </w:r>
      <w:r>
        <w:rPr>
          <w:lang w:val="en-GB"/>
        </w:rPr>
        <w:t xml:space="preserve"> and</w:t>
      </w:r>
      <w:r w:rsidR="000E79F1">
        <w:rPr>
          <w:lang w:val="en-GB"/>
        </w:rPr>
        <w:t xml:space="preserve"> interpreted in units of bit</w:t>
      </w:r>
      <w:r w:rsidR="00ED3834">
        <w:rPr>
          <w:lang w:val="en-GB"/>
        </w:rPr>
        <w:t xml:space="preserve">s </w:t>
      </w:r>
      <w:r>
        <w:rPr>
          <w:lang w:val="en-GB"/>
        </w:rPr>
        <w:t>(ref??) was used</w:t>
      </w:r>
      <w:r w:rsidR="000E79F1">
        <w:rPr>
          <w:lang w:val="en-GB"/>
        </w:rPr>
        <w:t>.  MI in ter</w:t>
      </w:r>
      <w:r w:rsidR="00ED3834">
        <w:rPr>
          <w:lang w:val="en-GB"/>
        </w:rPr>
        <w:t xml:space="preserve">ms of comparing two clustering </w:t>
      </w:r>
      <w:r w:rsidR="00782A6F">
        <w:rPr>
          <w:lang w:val="en-GB"/>
        </w:rPr>
        <w:t>outcomes</w:t>
      </w:r>
      <w:r w:rsidR="00ED3834">
        <w:rPr>
          <w:lang w:val="en-GB"/>
        </w:rPr>
        <w:t xml:space="preserve"> (i.e., A and B), is </w:t>
      </w:r>
      <w:r w:rsidR="002F652A" w:rsidRPr="002F652A">
        <w:rPr>
          <w:lang w:val="en-GB"/>
        </w:rPr>
        <w:t xml:space="preserve">the reduction in uncertainty about </w:t>
      </w:r>
      <w:r w:rsidR="00782A6F">
        <w:rPr>
          <w:lang w:val="en-GB"/>
        </w:rPr>
        <w:t xml:space="preserve">the cluster groupings in </w:t>
      </w:r>
      <w:r w:rsidR="002F652A" w:rsidRPr="002F652A">
        <w:rPr>
          <w:lang w:val="en-GB"/>
        </w:rPr>
        <w:t xml:space="preserve">one </w:t>
      </w:r>
      <w:r w:rsidR="000E79F1">
        <w:rPr>
          <w:lang w:val="en-GB"/>
        </w:rPr>
        <w:t>outcome</w:t>
      </w:r>
      <w:r w:rsidR="002F652A" w:rsidRPr="002F652A">
        <w:rPr>
          <w:lang w:val="en-GB"/>
        </w:rPr>
        <w:t xml:space="preserve"> given knowledge of another</w:t>
      </w:r>
      <w:r w:rsidR="00ED3834">
        <w:rPr>
          <w:lang w:val="en-GB"/>
        </w:rPr>
        <w:t xml:space="preserve"> (ref)</w:t>
      </w:r>
      <w:r w:rsidR="002F652A" w:rsidRPr="002F652A">
        <w:rPr>
          <w:lang w:val="en-GB"/>
        </w:rPr>
        <w:t xml:space="preserve">. </w:t>
      </w:r>
      <w:r w:rsidR="000E79F1">
        <w:rPr>
          <w:lang w:val="en-GB"/>
        </w:rPr>
        <w:t xml:space="preserve"> A h</w:t>
      </w:r>
      <w:r w:rsidR="002F652A" w:rsidRPr="002F652A">
        <w:rPr>
          <w:lang w:val="en-GB"/>
        </w:rPr>
        <w:t xml:space="preserve">igh </w:t>
      </w:r>
      <w:r w:rsidR="002D6C97">
        <w:rPr>
          <w:lang w:val="en-GB"/>
        </w:rPr>
        <w:t>MI</w:t>
      </w:r>
      <w:r w:rsidR="002F652A" w:rsidRPr="002F652A">
        <w:rPr>
          <w:lang w:val="en-GB"/>
        </w:rPr>
        <w:t xml:space="preserve"> </w:t>
      </w:r>
      <w:r w:rsidR="000E79F1">
        <w:rPr>
          <w:lang w:val="en-GB"/>
        </w:rPr>
        <w:t xml:space="preserve">value </w:t>
      </w:r>
      <w:r w:rsidR="002F652A" w:rsidRPr="002F652A">
        <w:rPr>
          <w:lang w:val="en-GB"/>
        </w:rPr>
        <w:t xml:space="preserve">indicates </w:t>
      </w:r>
      <w:r w:rsidR="000E79F1">
        <w:rPr>
          <w:lang w:val="en-GB"/>
        </w:rPr>
        <w:lastRenderedPageBreak/>
        <w:t xml:space="preserve">that the two </w:t>
      </w:r>
      <w:proofErr w:type="spellStart"/>
      <w:r w:rsidR="000E79F1">
        <w:rPr>
          <w:lang w:val="en-GB"/>
        </w:rPr>
        <w:t>clusterings</w:t>
      </w:r>
      <w:proofErr w:type="spellEnd"/>
      <w:r w:rsidR="000E79F1">
        <w:rPr>
          <w:lang w:val="en-GB"/>
        </w:rPr>
        <w:t xml:space="preserve"> are similar</w:t>
      </w:r>
      <w:r w:rsidR="002F652A" w:rsidRPr="002F652A">
        <w:rPr>
          <w:lang w:val="en-GB"/>
        </w:rPr>
        <w:t xml:space="preserve"> </w:t>
      </w:r>
      <w:r w:rsidR="000E79F1">
        <w:rPr>
          <w:lang w:val="en-GB"/>
        </w:rPr>
        <w:t xml:space="preserve">where </w:t>
      </w:r>
      <w:r w:rsidR="002F652A" w:rsidRPr="002F652A">
        <w:rPr>
          <w:lang w:val="en-GB"/>
        </w:rPr>
        <w:t xml:space="preserve">zero </w:t>
      </w:r>
      <w:r w:rsidR="002D6C97">
        <w:rPr>
          <w:lang w:val="en-GB"/>
        </w:rPr>
        <w:t>MI</w:t>
      </w:r>
      <w:r w:rsidR="002F652A" w:rsidRPr="002F652A">
        <w:rPr>
          <w:lang w:val="en-GB"/>
        </w:rPr>
        <w:t xml:space="preserve"> between </w:t>
      </w:r>
      <w:r w:rsidR="000E79F1">
        <w:rPr>
          <w:lang w:val="en-GB"/>
        </w:rPr>
        <w:t xml:space="preserve">the </w:t>
      </w:r>
      <w:r w:rsidR="002F652A" w:rsidRPr="002F652A">
        <w:rPr>
          <w:lang w:val="en-GB"/>
        </w:rPr>
        <w:t xml:space="preserve">two </w:t>
      </w:r>
      <w:r w:rsidR="000E79F1">
        <w:rPr>
          <w:lang w:val="en-GB"/>
        </w:rPr>
        <w:t xml:space="preserve">cluster outcomes means that they </w:t>
      </w:r>
      <w:r w:rsidR="002F652A" w:rsidRPr="002F652A">
        <w:rPr>
          <w:lang w:val="en-GB"/>
        </w:rPr>
        <w:t>are independent.</w:t>
      </w:r>
      <w:r w:rsidR="00070311">
        <w:rPr>
          <w:lang w:val="en-GB"/>
        </w:rPr>
        <w:t xml:space="preserve">  Normalized MI = MI/(</w:t>
      </w:r>
      <w:proofErr w:type="spellStart"/>
      <w:r w:rsidR="00070311">
        <w:rPr>
          <w:lang w:val="en-GB"/>
        </w:rPr>
        <w:t>Entropy_A+EntropyB</w:t>
      </w:r>
      <w:proofErr w:type="spellEnd"/>
      <w:r w:rsidR="00070311">
        <w:rPr>
          <w:lang w:val="en-GB"/>
        </w:rPr>
        <w:t>)/2</w:t>
      </w:r>
      <w:r w:rsidR="0053308D">
        <w:rPr>
          <w:lang w:val="en-GB"/>
        </w:rPr>
        <w:t xml:space="preserve">.  </w:t>
      </w:r>
      <w:r w:rsidR="0053308D" w:rsidRPr="0053308D">
        <w:rPr>
          <w:lang w:val="en-GB"/>
        </w:rPr>
        <w:t xml:space="preserve">NMI </w:t>
      </w:r>
      <w:r w:rsidR="000A1302">
        <w:rPr>
          <w:lang w:val="en-GB"/>
        </w:rPr>
        <w:t>ranges</w:t>
      </w:r>
      <w:r w:rsidR="0053308D" w:rsidRPr="0053308D">
        <w:rPr>
          <w:lang w:val="en-GB"/>
        </w:rPr>
        <w:t xml:space="preserve"> between 0 and 1.</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77777777" w:rsidR="00211547" w:rsidRPr="00C92B8D" w:rsidRDefault="00211547" w:rsidP="00211547">
      <w:pPr>
        <w:spacing w:line="240" w:lineRule="auto"/>
        <w:rPr>
          <w:b/>
        </w:rPr>
      </w:pPr>
      <w:r w:rsidRPr="00C92B8D">
        <w:rPr>
          <w:b/>
        </w:rPr>
        <w:t>Extract 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7777777"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j = </w:t>
      </w:r>
      <w:proofErr w:type="spellStart"/>
      <w:r w:rsidR="00147F52">
        <w:t>i</w:t>
      </w:r>
      <w:proofErr w:type="spellEnd"/>
      <w:r w:rsidR="00147F52">
        <w:t xml:space="preserve"> +1..n </w:t>
      </w:r>
      <w:r w:rsidR="00147F52" w:rsidRPr="00147F52">
        <w:rPr>
          <w:b/>
        </w:rPr>
        <w:t>do</w: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0627945B" w14:textId="77777777" w:rsidR="00713517" w:rsidRDefault="00713517" w:rsidP="00713517">
      <w:pPr>
        <w:pStyle w:val="ListParagraph"/>
        <w:spacing w:line="240" w:lineRule="auto"/>
        <w:ind w:firstLine="720"/>
      </w:pPr>
      <w:r>
        <w:t>Perform Wilcoxon Rank sum test</w:t>
      </w:r>
    </w:p>
    <w:p w14:paraId="37730BED" w14:textId="77777777" w:rsidR="00713517" w:rsidRDefault="00713517" w:rsidP="00713517">
      <w:pPr>
        <w:pStyle w:val="ListParagraph"/>
        <w:spacing w:line="240" w:lineRule="auto"/>
        <w:ind w:firstLine="720"/>
      </w:pPr>
      <w:r>
        <w:t>Model data to estimate dispersion</w:t>
      </w:r>
    </w:p>
    <w:p w14:paraId="539D44A9" w14:textId="6C15BB88" w:rsidR="00713517" w:rsidRDefault="00713517" w:rsidP="00713517">
      <w:pPr>
        <w:pStyle w:val="ListParagraph"/>
        <w:spacing w:after="0" w:line="240" w:lineRule="auto"/>
        <w:ind w:firstLine="720"/>
      </w:pPr>
      <w:r w:rsidRPr="00713517">
        <w:t>Cate</w:t>
      </w:r>
      <w:r w:rsidR="0023758C">
        <w:t>gorize profiles and assign to</w:t>
      </w:r>
      <w:r w:rsidRPr="00713517">
        <w:t xml:space="preserve"> seeded-clusters (patterns)</w:t>
      </w:r>
    </w:p>
    <w:p w14:paraId="535FDEC3" w14:textId="77777777" w:rsidR="00147F52" w:rsidRPr="00713517" w:rsidRDefault="00713517" w:rsidP="00713517">
      <w:pPr>
        <w:spacing w:after="0" w:line="240" w:lineRule="auto"/>
        <w:rPr>
          <w:b/>
        </w:rPr>
      </w:pPr>
      <w:r>
        <w:t xml:space="preserve">                    </w:t>
      </w:r>
      <w:proofErr w:type="gramStart"/>
      <w:r w:rsidRPr="00713517">
        <w:rPr>
          <w:b/>
        </w:rPr>
        <w:t>end</w:t>
      </w:r>
      <w:proofErr w:type="gramEnd"/>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16160A98" w14:textId="77777777" w:rsidR="00211547" w:rsidRDefault="00211547" w:rsidP="00211547">
      <w:pPr>
        <w:pStyle w:val="ListParagraph"/>
        <w:numPr>
          <w:ilvl w:val="0"/>
          <w:numId w:val="1"/>
        </w:numPr>
        <w:spacing w:line="240" w:lineRule="auto"/>
      </w:pPr>
      <w:r>
        <w:t>Tally candidate patterns against the parameter threshold</w:t>
      </w:r>
    </w:p>
    <w:p w14:paraId="66A12B14" w14:textId="77777777" w:rsidR="00211547" w:rsidRDefault="00211547" w:rsidP="00211547">
      <w:pPr>
        <w:pStyle w:val="ListParagraph"/>
        <w:numPr>
          <w:ilvl w:val="1"/>
          <w:numId w:val="1"/>
        </w:numPr>
        <w:spacing w:line="240" w:lineRule="auto"/>
      </w:pPr>
      <w:r>
        <w:t>Remove patterns with similar correlation (&gt;=0.8)</w:t>
      </w:r>
    </w:p>
    <w:p w14:paraId="4FFE9181" w14:textId="77777777" w:rsidR="00211547" w:rsidRDefault="00211547" w:rsidP="00211547">
      <w:pPr>
        <w:pStyle w:val="ListParagraph"/>
        <w:numPr>
          <w:ilvl w:val="1"/>
          <w:numId w:val="1"/>
        </w:numPr>
        <w:spacing w:line="240" w:lineRule="auto"/>
      </w:pPr>
      <w:r>
        <w:t>Delete the patterns failed to pass the parameter</w:t>
      </w:r>
    </w:p>
    <w:p w14:paraId="7420E9A3" w14:textId="77777777" w:rsidR="00211547" w:rsidRDefault="00211547" w:rsidP="00211547">
      <w:pPr>
        <w:pStyle w:val="ListParagraph"/>
        <w:numPr>
          <w:ilvl w:val="1"/>
          <w:numId w:val="1"/>
        </w:numPr>
        <w:spacing w:line="240" w:lineRule="auto"/>
      </w:pPr>
      <w:r>
        <w:t>Delete the profiles failed to pass the threshold</w:t>
      </w:r>
    </w:p>
    <w:p w14:paraId="2DB00202" w14:textId="77777777" w:rsidR="005757EC" w:rsidRPr="00C92B8D" w:rsidRDefault="005757EC" w:rsidP="00F2603D">
      <w:pPr>
        <w:spacing w:line="240" w:lineRule="auto"/>
        <w:rPr>
          <w:b/>
        </w:rPr>
      </w:pPr>
      <w:r w:rsidRPr="00C92B8D">
        <w:rPr>
          <w:b/>
        </w:rPr>
        <w:t xml:space="preserve">Categorize </w:t>
      </w:r>
      <w:r w:rsidR="00C92B8D">
        <w:rPr>
          <w:b/>
        </w:rPr>
        <w:t>profiles</w:t>
      </w:r>
      <w:r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31446BD5" w14:textId="77777777"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14:paraId="28E99349" w14:textId="77777777"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14:paraId="23C4273F" w14:textId="77777777" w:rsidR="00153A4A" w:rsidRDefault="00153A4A" w:rsidP="00153A4A">
      <w:pPr>
        <w:pStyle w:val="ListParagraph"/>
        <w:spacing w:line="240" w:lineRule="auto"/>
      </w:pPr>
      <w:r>
        <w:t xml:space="preserve">      </w:t>
      </w:r>
      <w:r w:rsidRPr="00153A4A">
        <w:t>Correlate profiles to patterns using CYs similarity</w:t>
      </w:r>
    </w:p>
    <w:p w14:paraId="3722598E" w14:textId="77777777" w:rsidR="00153A4A" w:rsidRDefault="00153A4A" w:rsidP="00153A4A">
      <w:pPr>
        <w:pStyle w:val="ListParagraph"/>
        <w:spacing w:line="240" w:lineRule="auto"/>
      </w:pPr>
      <w:r>
        <w:t xml:space="preserve">      Update patterns with profiles with the highest correlation</w:t>
      </w:r>
    </w:p>
    <w:p w14:paraId="3BD262DF" w14:textId="77777777" w:rsidR="00670867" w:rsidRPr="00670867" w:rsidRDefault="00670867" w:rsidP="00153A4A">
      <w:pPr>
        <w:pStyle w:val="ListParagraph"/>
        <w:spacing w:line="240" w:lineRule="auto"/>
        <w:rPr>
          <w:b/>
        </w:rPr>
      </w:pPr>
      <w:r>
        <w:t xml:space="preserve">      Until no more moves (i.e., if 1-NMI &lt; 0.001)</w:t>
      </w:r>
    </w:p>
    <w:p w14:paraId="1127C707" w14:textId="77777777" w:rsidR="00832590" w:rsidRPr="00832590" w:rsidRDefault="00153A4A" w:rsidP="00832590">
      <w:pPr>
        <w:pStyle w:val="ListParagraph"/>
        <w:spacing w:line="360" w:lineRule="auto"/>
        <w:rPr>
          <w:b/>
        </w:rPr>
      </w:pPr>
      <w:proofErr w:type="gramStart"/>
      <w:r w:rsidRPr="00153A4A">
        <w:rPr>
          <w:b/>
        </w:rPr>
        <w:t>end</w:t>
      </w:r>
      <w:proofErr w:type="gramEnd"/>
    </w:p>
    <w:p w14:paraId="3E0B0BFE" w14:textId="77777777" w:rsidR="00672C0C" w:rsidRDefault="00670867" w:rsidP="00832590">
      <w:pPr>
        <w:pStyle w:val="ListParagraph"/>
        <w:numPr>
          <w:ilvl w:val="0"/>
          <w:numId w:val="3"/>
        </w:numPr>
        <w:spacing w:line="360" w:lineRule="auto"/>
      </w:pPr>
      <w:r>
        <w:t>Report the PCS for each pattern</w:t>
      </w:r>
    </w:p>
    <w:p w14:paraId="48D7EECF" w14:textId="77777777" w:rsidR="00074E3C" w:rsidRPr="000016D8" w:rsidRDefault="00074E3C" w:rsidP="00093C99">
      <w:pPr>
        <w:spacing w:line="360" w:lineRule="auto"/>
        <w:rPr>
          <w:b/>
        </w:rPr>
      </w:pPr>
      <w:r w:rsidRPr="000016D8">
        <w:rPr>
          <w:b/>
        </w:rPr>
        <w:t>Results</w:t>
      </w:r>
    </w:p>
    <w:p w14:paraId="1EF14561" w14:textId="15FA4723" w:rsidR="00B45EC3" w:rsidRDefault="00B45EC3" w:rsidP="00B45EC3">
      <w:pPr>
        <w:spacing w:line="360" w:lineRule="auto"/>
        <w:rPr>
          <w:b/>
        </w:rPr>
      </w:pPr>
      <w:r>
        <w:rPr>
          <w:b/>
        </w:rPr>
        <w:t>A co-expressed profile pattern ext</w:t>
      </w:r>
      <w:r w:rsidR="00A47881">
        <w:rPr>
          <w:b/>
        </w:rPr>
        <w:t>raction platform focused on count level data</w:t>
      </w:r>
    </w:p>
    <w:p w14:paraId="6015BF8A" w14:textId="6AA8D5B7" w:rsidR="006F4FD1" w:rsidRDefault="005B07FC" w:rsidP="00B45EC3">
      <w:pPr>
        <w:spacing w:line="360" w:lineRule="auto"/>
        <w:rPr>
          <w:b/>
        </w:rPr>
      </w:pPr>
      <w:r>
        <w:t>As shown in table 1</w:t>
      </w:r>
      <w:r w:rsidR="006D4C57">
        <w:t xml:space="preserve">, </w:t>
      </w:r>
      <w:r w:rsidR="00A47881">
        <w:t>EPIG-</w:t>
      </w:r>
      <w:proofErr w:type="spellStart"/>
      <w:r w:rsidR="00A47881">
        <w:t>Seq</w:t>
      </w:r>
      <w:proofErr w:type="spellEnd"/>
      <w:r w:rsidR="00A47881">
        <w:t xml:space="preserve"> is laid out side by side with three other</w:t>
      </w:r>
      <w:r w:rsidR="00310C9A">
        <w:t xml:space="preserve"> methods</w:t>
      </w:r>
      <w:r w:rsidR="00A47881">
        <w:t>. O</w:t>
      </w:r>
      <w:r w:rsidR="006D4C57">
        <w:t>ur newly proposed EPIG-</w:t>
      </w:r>
      <w:proofErr w:type="spellStart"/>
      <w:r w:rsidR="006D4C57">
        <w:t>Seq</w:t>
      </w:r>
      <w:proofErr w:type="spellEnd"/>
      <w:r w:rsidR="006D4C57">
        <w:t xml:space="preserve"> method, although shares some similarities with </w:t>
      </w:r>
      <w:r w:rsidR="00DC4540">
        <w:t xml:space="preserve">other </w:t>
      </w:r>
      <w:r w:rsidR="006D4C57">
        <w:t>highly-remarked methods, stands out by its</w:t>
      </w:r>
      <w:r w:rsidR="00A47881">
        <w:t xml:space="preserve">elf with its special advantages. Comparing to its closest counterpart, EPIG, it differs at all levels. Since, EPIG was designed primarily serving the microarray gene expression community </w:t>
      </w:r>
      <w:r w:rsidR="00E05DBB">
        <w:fldChar w:fldCharType="begin">
          <w:fldData xml:space="preserve">PEVuZE5vdGU+PENpdGU+PEF1dGhvcj5DaG91PC9BdXRob3I+PFllYXI+MjAwNzwvWWVhcj48UmVj
TnVtPjM3PC9SZWNOdW0+PERpc3BsYXlUZXh0PihDaG91LCBaaG91IGV0IGFsLiAyMDA3KTwvRGlz
cGxheVRleHQ+PHJlY29yZD48cmVjLW51bWJlcj4zNzwvcmVjLW51bWJlcj48Zm9yZWlnbi1rZXlz
PjxrZXkgYXBwPSJFTiIgZGItaWQ9IjJhemQ1MnN2cmYyZnc0ZXIwOXBwd3h3ZWFzd3JmZXcyczU1
dCI+Mzc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E05DBB">
        <w:instrText xml:space="preserve"> ADDIN EN.CITE </w:instrText>
      </w:r>
      <w:r w:rsidR="00E05DBB">
        <w:fldChar w:fldCharType="begin">
          <w:fldData xml:space="preserve">PEVuZE5vdGU+PENpdGU+PEF1dGhvcj5DaG91PC9BdXRob3I+PFllYXI+MjAwNzwvWWVhcj48UmVj
TnVtPjM3PC9SZWNOdW0+PERpc3BsYXlUZXh0PihDaG91LCBaaG91IGV0IGFsLiAyMDA3KTwvRGlz
cGxheVRleHQ+PHJlY29yZD48cmVjLW51bWJlcj4zNzwvcmVjLW51bWJlcj48Zm9yZWlnbi1rZXlz
PjxrZXkgYXBwPSJFTiIgZGItaWQ9IjJhemQ1MnN2cmYyZnc0ZXIwOXBwd3h3ZWFzd3JmZXcyczU1
dCI+Mzc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E05DBB">
        <w:instrText xml:space="preserve"> ADDIN EN.CITE.DATA </w:instrText>
      </w:r>
      <w:r w:rsidR="00E05DBB">
        <w:fldChar w:fldCharType="end"/>
      </w:r>
      <w:r w:rsidR="00E05DBB">
        <w:fldChar w:fldCharType="separate"/>
      </w:r>
      <w:r w:rsidR="00E05DBB">
        <w:rPr>
          <w:noProof/>
        </w:rPr>
        <w:t>(</w:t>
      </w:r>
      <w:hyperlink w:anchor="_ENREF_4" w:tooltip="Chou, 2007 #37" w:history="1">
        <w:r w:rsidR="00E05DBB">
          <w:rPr>
            <w:noProof/>
          </w:rPr>
          <w:t>Chou, Zhou et al. 2007</w:t>
        </w:r>
      </w:hyperlink>
      <w:r w:rsidR="00E05DBB">
        <w:rPr>
          <w:noProof/>
        </w:rPr>
        <w:t>)</w:t>
      </w:r>
      <w:r w:rsidR="00E05DBB">
        <w:fldChar w:fldCharType="end"/>
      </w:r>
      <w:r w:rsidR="00E05DBB">
        <w:t xml:space="preserve">, it modeled the data, which was logarithm transformed continuous type, assuming Gaussian distribution. It measured the relationship between gene profiles, a gene profile with an extracted pattern, and between patterns using the Pearson’s correlation. It automatically extended the Gaussian’s </w:t>
      </w:r>
      <w:r w:rsidR="00E05DBB">
        <w:lastRenderedPageBreak/>
        <w:t xml:space="preserve">assumption and focused on two major metrics, using the variance as the measurement of the spreading and using the </w:t>
      </w:r>
      <w:proofErr w:type="spellStart"/>
      <w:r w:rsidR="00E05DBB">
        <w:t>LogRatio</w:t>
      </w:r>
      <w:proofErr w:type="spellEnd"/>
      <w:r w:rsidR="00E05DBB">
        <w:t xml:space="preserve"> between conditions as the expression magnitude difference. Similar to t-test, EPIG used </w:t>
      </w:r>
      <w:proofErr w:type="spellStart"/>
      <w:r w:rsidR="00E05DBB">
        <w:t>SignalToNoise</w:t>
      </w:r>
      <w:proofErr w:type="spellEnd"/>
      <w:r w:rsidR="00E05DBB">
        <w:t xml:space="preserve"> ratio as its primary hypothesis testing procedure. </w:t>
      </w:r>
      <w:r w:rsidR="00C7162B">
        <w:t>The end deliverable result was the co-expression patterns with statistical significance. EPIG-</w:t>
      </w:r>
      <w:proofErr w:type="spellStart"/>
      <w:r w:rsidR="00C7162B">
        <w:t>Seq</w:t>
      </w:r>
      <w:proofErr w:type="spellEnd"/>
      <w:r w:rsidR="00C7162B">
        <w:t>, on the other hand, approaches the NGS data and serves the RNA-</w:t>
      </w:r>
      <w:proofErr w:type="spellStart"/>
      <w:r w:rsidR="00C7162B">
        <w:t>Seq</w:t>
      </w:r>
      <w:proofErr w:type="spellEnd"/>
      <w:r w:rsidR="00C7162B">
        <w:t xml:space="preserve"> experiment, which primarily count level data. Although its </w:t>
      </w:r>
      <w:r w:rsidR="00D34F15">
        <w:t>goal is same as EPIG, the strategy it takes differs completely from its counterpart with a few obvious advantages. Firstly, it uses CYs to measure the dissimilarity and similarity directly from the count data and it</w:t>
      </w:r>
      <w:r w:rsidR="00C7162B">
        <w:t xml:space="preserve"> </w:t>
      </w:r>
      <w:r w:rsidR="00D34F15">
        <w:t xml:space="preserve">handles “zero” separate from common correlation measurement; secondly, it follows the discrete Poisson distribution and uses dispersion to measure the spreading of the data; it models the count data with a </w:t>
      </w:r>
      <w:proofErr w:type="spellStart"/>
      <w:r w:rsidR="00D34F15">
        <w:t>QuasiPoisson</w:t>
      </w:r>
      <w:proofErr w:type="spellEnd"/>
      <w:r w:rsidR="00D34F15">
        <w:t xml:space="preserve"> distribution following GLM to estimate the dispersion from the data; lastly EPIG-</w:t>
      </w:r>
      <w:proofErr w:type="spellStart"/>
      <w:r w:rsidR="00D34F15">
        <w:t>Seq</w:t>
      </w:r>
      <w:proofErr w:type="spellEnd"/>
      <w:r w:rsidR="00D34F15">
        <w:t xml:space="preserve"> uses between group Wilcoxon test statistics or the Hodges-Lehmann estimator </w:t>
      </w:r>
      <w:r w:rsidR="00C7162B">
        <w:t>as</w:t>
      </w:r>
      <w:r w:rsidR="00D34F15">
        <w:t xml:space="preserve"> the magnitude measurement. In the same table, two other methods that were developed for NGS data</w:t>
      </w:r>
      <w:r w:rsidR="00037AEB">
        <w:t xml:space="preserve"> were also laid out as a general test-based procedure different from EPIG-</w:t>
      </w:r>
      <w:proofErr w:type="spellStart"/>
      <w:r w:rsidR="00037AEB">
        <w:t>Seq</w:t>
      </w:r>
      <w:proofErr w:type="spellEnd"/>
      <w:r w:rsidR="00037AEB">
        <w:t xml:space="preserve"> approach. These</w:t>
      </w:r>
      <w:r w:rsidR="00C7162B">
        <w:t xml:space="preserve"> </w:t>
      </w:r>
      <w:r w:rsidR="00037AEB">
        <w:t xml:space="preserve">two methods, although adopted the same strategy to approach the count-base data, their main goals kept the same as traditional strategy which is to discern the significantly expressed genes. </w:t>
      </w:r>
      <w:proofErr w:type="spellStart"/>
      <w:r w:rsidR="00037AEB">
        <w:t>DESeq</w:t>
      </w:r>
      <w:proofErr w:type="spellEnd"/>
      <w:r w:rsidR="00037AEB">
        <w:t xml:space="preserve"> primarily serves two-group comparison where </w:t>
      </w:r>
      <w:proofErr w:type="spellStart"/>
      <w:r w:rsidR="00037AEB">
        <w:t>SAMseq</w:t>
      </w:r>
      <w:proofErr w:type="spellEnd"/>
      <w:r w:rsidR="00037AEB">
        <w:t xml:space="preserve"> extends that to multiple-groups as well. These two methods both showed great improvement and avoided the obvious problem resulted from the unjustified the transformation step on the count data especially RNA-Seq. </w:t>
      </w:r>
    </w:p>
    <w:p w14:paraId="63E13DBF" w14:textId="649FC357"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lastRenderedPageBreak/>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2D3B488"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proofErr w:type="spellStart"/>
      <w:r w:rsidR="00176989" w:rsidRPr="006E4D3B">
        <w:rPr>
          <w:i/>
        </w:rPr>
        <w:t>k</w:t>
      </w:r>
      <w:r w:rsidR="00176989">
        <w:t>th</w:t>
      </w:r>
      <w:proofErr w:type="spellEnd"/>
      <w:r w:rsidR="00176989">
        <w:t xml:space="preserve">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patterns from the background noise. </w:t>
      </w:r>
      <w:r w:rsidR="007A6D62">
        <w:t>At the same time</w:t>
      </w:r>
      <w:r w:rsidR="00D121FD">
        <w:t xml:space="preserve">, it should not extract the last pattern based on the pre-defined parameter thresholds. </w:t>
      </w:r>
    </w:p>
    <w:p w14:paraId="2874875D" w14:textId="7BC05D62" w:rsidR="00A60D62" w:rsidRDefault="006422A6" w:rsidP="00176989">
      <w:pPr>
        <w:spacing w:line="360" w:lineRule="auto"/>
      </w:pPr>
      <w:r>
        <w:lastRenderedPageBreak/>
        <w:t>As seen in figure xxx,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in </w:t>
      </w:r>
      <w:r w:rsidR="00D755D7">
        <w:t>red</w:t>
      </w:r>
      <w:r w:rsidR="00E8183F">
        <w:t xml:space="preserve">, </w:t>
      </w:r>
      <w:r w:rsidR="00D755D7">
        <w:t xml:space="preserve">group2 </w:t>
      </w:r>
      <w:r w:rsidR="00E8183F">
        <w:t xml:space="preserve">in </w:t>
      </w:r>
      <w:r w:rsidR="00D755D7">
        <w:t>green</w:t>
      </w:r>
      <w:r w:rsidR="00E8183F">
        <w:t>;</w:t>
      </w:r>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Pattern 1 had ten gene profiles; pattern 2 had eight gene profiles; pattern 3 had 13 gene profiles; pattern 4 had 19 gene profiles and pattern 5 had four probes.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t>Regardless, neither the</w:t>
      </w:r>
      <w:r w:rsidR="00730564">
        <w:t xml:space="preserve"> ar</w:t>
      </w:r>
      <w:r w:rsidR="00E8183F">
        <w:t>tificially introduced noises or the dispersion in data</w:t>
      </w:r>
      <w:r w:rsidR="00A60D62">
        <w:t xml:space="preserve"> </w:t>
      </w:r>
      <w:r w:rsidR="00730564">
        <w:t>prevent</w:t>
      </w:r>
      <w:r w:rsidR="00E8183F">
        <w:t>ed</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fall between [</w:t>
      </w:r>
      <w:r w:rsidR="00A60D62" w:rsidRPr="00730564">
        <w:rPr>
          <w:b/>
        </w:rPr>
        <w:t>some type of range</w:t>
      </w:r>
      <w:proofErr w:type="gramStart"/>
      <w:r w:rsidR="00A60D62" w:rsidRPr="00730564">
        <w:rPr>
          <w:b/>
        </w:rPr>
        <w:t>..]</w:t>
      </w:r>
      <w:proofErr w:type="gramEnd"/>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6CA12A69" w:rsidR="000016D8" w:rsidRPr="00891509" w:rsidRDefault="000016D8" w:rsidP="000016D8">
      <w:pPr>
        <w:spacing w:line="360" w:lineRule="auto"/>
        <w:rPr>
          <w:b/>
        </w:rPr>
      </w:pPr>
      <w:r w:rsidRPr="00891509">
        <w:rPr>
          <w:b/>
        </w:rPr>
        <w:t>Comparin</w:t>
      </w:r>
      <w:r w:rsidR="00EE5A1D">
        <w:rPr>
          <w:b/>
        </w:rPr>
        <w:t>g against available methods</w:t>
      </w:r>
      <w:r w:rsidRPr="00891509">
        <w:rPr>
          <w:b/>
        </w:rPr>
        <w:t xml:space="preserve"> EPIG, </w:t>
      </w:r>
      <w:r w:rsidR="00EE5A1D">
        <w:rPr>
          <w:b/>
        </w:rPr>
        <w:t xml:space="preserve">ORIGEN, </w:t>
      </w:r>
      <w:proofErr w:type="spellStart"/>
      <w:r w:rsidR="002C5364" w:rsidRPr="00891509">
        <w:rPr>
          <w:b/>
        </w:rPr>
        <w:t>DEseq</w:t>
      </w:r>
      <w:proofErr w:type="spellEnd"/>
      <w:r w:rsidRPr="00891509">
        <w:rPr>
          <w:b/>
        </w:rPr>
        <w:t xml:space="preserve"> and </w:t>
      </w:r>
      <w:proofErr w:type="spellStart"/>
      <w:r w:rsidRPr="00891509">
        <w:rPr>
          <w:b/>
        </w:rPr>
        <w:t>SAMSeq</w:t>
      </w:r>
      <w:proofErr w:type="spellEnd"/>
    </w:p>
    <w:p w14:paraId="32A2698C" w14:textId="69762289" w:rsidR="00891509" w:rsidRDefault="00F42FE8" w:rsidP="00F42FE8">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we also compared the</w:t>
      </w:r>
      <w:r w:rsidR="00EE5A1D">
        <w:t xml:space="preserve"> analysis with the EPIG on the R</w:t>
      </w:r>
      <w:r>
        <w:t>PM normalized data</w:t>
      </w:r>
      <w:r w:rsidR="00EE5A1D">
        <w:t xml:space="preserve"> and ORIGEN on the squared rooted count data</w:t>
      </w:r>
      <w:r>
        <w:t xml:space="preserve">.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417C5DF"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r w:rsidR="00EE5A1D">
        <w:t xml:space="preserve"> </w:t>
      </w:r>
    </w:p>
    <w:p w14:paraId="796976EC" w14:textId="46D975F5" w:rsidR="00891509" w:rsidRPr="00622187" w:rsidRDefault="00EE5A1D" w:rsidP="002B574B">
      <w:pPr>
        <w:spacing w:line="360" w:lineRule="auto"/>
      </w:pPr>
      <w:r>
        <w:t xml:space="preserve">EPIG performed reasonably well </w:t>
      </w:r>
      <w:r w:rsidR="00F32B2C">
        <w:t xml:space="preserve">on the simulated data </w:t>
      </w:r>
      <w:r w:rsidR="0090194A">
        <w:t xml:space="preserve">(figure xx) </w:t>
      </w:r>
      <w:r>
        <w:t>with RPM normali</w:t>
      </w:r>
      <w:r w:rsidR="00F32B2C">
        <w:t>zation</w:t>
      </w:r>
      <w:r>
        <w:t xml:space="preserve">. It was able to recovered the five main simulated patterns, however the patterns tended to contain noisy gene profiles, which were known not belonging to the patterns. </w:t>
      </w:r>
      <w:proofErr w:type="gramStart"/>
      <w:r w:rsidR="0090194A">
        <w:t>i.e</w:t>
      </w:r>
      <w:proofErr w:type="gramEnd"/>
      <w:r w:rsidR="0090194A">
        <w:t xml:space="preserve">. </w:t>
      </w:r>
      <w:r w:rsidR="0090194A" w:rsidRPr="0090194A">
        <w:t>the last pattern</w:t>
      </w:r>
      <w:r w:rsidR="0090194A">
        <w:t xml:space="preserve"> had 96 noise genes categorized, which was</w:t>
      </w:r>
      <w:r w:rsidR="0090194A" w:rsidRPr="0090194A">
        <w:t xml:space="preserve"> an FDR of 23.4%</w:t>
      </w:r>
      <w:r w:rsidR="0090194A">
        <w:t>. O</w:t>
      </w:r>
      <w:r w:rsidR="0078523B">
        <w:t>RIGEN was also able to recover</w:t>
      </w:r>
      <w:r w:rsidR="0090194A">
        <w:t xml:space="preserve"> the five known patterns (figure xx)</w:t>
      </w:r>
      <w:r w:rsidR="00622187">
        <w:t xml:space="preserve">, but it also reported </w:t>
      </w:r>
      <w:r w:rsidR="0078523B">
        <w:t>much</w:t>
      </w:r>
      <w:r w:rsidR="00622187">
        <w:t xml:space="preserve"> more sub-patt</w:t>
      </w:r>
      <w:r w:rsidR="0078523B">
        <w:t xml:space="preserve">erns, which were not included in the simulation. </w:t>
      </w:r>
      <w:bookmarkStart w:id="0" w:name="_GoBack"/>
      <w:bookmarkEnd w:id="0"/>
      <w:r w:rsidR="0078523B">
        <w:t xml:space="preserve"> </w:t>
      </w:r>
      <w:r w:rsidR="00622187">
        <w:t>(</w:t>
      </w:r>
      <w:proofErr w:type="gramStart"/>
      <w:r w:rsidR="00622187">
        <w:t>enough</w:t>
      </w:r>
      <w:proofErr w:type="gramEnd"/>
      <w:r w:rsidR="00622187">
        <w:t xml:space="preserve"> </w:t>
      </w:r>
      <w:r w:rsidR="002B574B" w:rsidRPr="001F76BE">
        <w:rPr>
          <w:b/>
        </w:rPr>
        <w:t xml:space="preserve">Comparing to </w:t>
      </w:r>
      <w:r w:rsidR="00891509" w:rsidRPr="001F76BE">
        <w:rPr>
          <w:b/>
        </w:rPr>
        <w:t>EPIG</w:t>
      </w:r>
      <w:r w:rsidR="001F76BE">
        <w:rPr>
          <w:b/>
        </w:rPr>
        <w:t xml:space="preserve"> or ORIGEN</w:t>
      </w:r>
      <w:r w:rsidR="00891509" w:rsidRPr="001F76BE">
        <w:rPr>
          <w:b/>
        </w:rPr>
        <w:t>??</w:t>
      </w:r>
      <w:r w:rsidR="00622187">
        <w:rPr>
          <w:b/>
        </w:rPr>
        <w:t>)</w:t>
      </w:r>
    </w:p>
    <w:p w14:paraId="60AC9244" w14:textId="77777777"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the results from the actual runs)</w:t>
      </w:r>
    </w:p>
    <w:p w14:paraId="57742D1E" w14:textId="5AFC5887" w:rsidR="007C5376" w:rsidRDefault="00016887" w:rsidP="00016887">
      <w:pPr>
        <w:spacing w:line="360" w:lineRule="auto"/>
      </w:pPr>
      <w:r>
        <w:t>[</w:t>
      </w:r>
      <w:r w:rsidR="007C5376">
        <w:t xml:space="preserve">Need NMI measurement and biological </w:t>
      </w:r>
      <w:proofErr w:type="spellStart"/>
      <w:r w:rsidR="007C5376">
        <w:t>retuls</w:t>
      </w:r>
      <w:proofErr w:type="spellEnd"/>
    </w:p>
    <w:p w14:paraId="2D6014D7" w14:textId="77777777" w:rsidR="00074E3C" w:rsidRDefault="00074E3C" w:rsidP="00093C99">
      <w:pPr>
        <w:spacing w:line="360" w:lineRule="auto"/>
        <w:rPr>
          <w:b/>
        </w:rPr>
      </w:pPr>
      <w:r w:rsidRPr="00D00171">
        <w:rPr>
          <w:b/>
        </w:rPr>
        <w:t>Discussion</w:t>
      </w:r>
    </w:p>
    <w:p w14:paraId="6C65CC58" w14:textId="77777777" w:rsidR="00DC4540" w:rsidRDefault="00DC4540" w:rsidP="00DC4540">
      <w:pPr>
        <w:spacing w:line="360" w:lineRule="auto"/>
        <w:rPr>
          <w:b/>
        </w:rPr>
      </w:pPr>
      <w:r>
        <w:t>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as a key signature of the responses to outside exposures. As shown in table 1, our newly proposed EPIG-</w:t>
      </w:r>
      <w:proofErr w:type="spellStart"/>
      <w:r>
        <w:t>Seq</w:t>
      </w:r>
      <w:proofErr w:type="spellEnd"/>
      <w:r>
        <w:t xml:space="preserve">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procedures. </w:t>
      </w:r>
    </w:p>
    <w:p w14:paraId="630246DC" w14:textId="77777777" w:rsidR="00DC4540" w:rsidRPr="00D00171" w:rsidRDefault="00DC4540" w:rsidP="00093C99">
      <w:pPr>
        <w:spacing w:line="360" w:lineRule="auto"/>
        <w:rPr>
          <w:b/>
        </w:rPr>
      </w:pP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4FA96010" w14:textId="77777777" w:rsidR="00E05DBB" w:rsidRPr="00E05DBB" w:rsidRDefault="00AE2D88" w:rsidP="00E05DBB">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1" w:name="_ENREF_1"/>
      <w:r w:rsidR="00E05DBB" w:rsidRPr="00E05DBB">
        <w:rPr>
          <w:rFonts w:ascii="Calibri" w:hAnsi="Calibri"/>
          <w:noProof/>
        </w:rPr>
        <w:t xml:space="preserve">(2012). "Comprehensive molecular portraits of human breast tumours." </w:t>
      </w:r>
      <w:r w:rsidR="00E05DBB" w:rsidRPr="00E05DBB">
        <w:rPr>
          <w:rFonts w:ascii="Calibri" w:hAnsi="Calibri"/>
          <w:noProof/>
          <w:u w:val="single"/>
        </w:rPr>
        <w:t>Nature</w:t>
      </w:r>
      <w:r w:rsidR="00E05DBB" w:rsidRPr="00E05DBB">
        <w:rPr>
          <w:rFonts w:ascii="Calibri" w:hAnsi="Calibri"/>
          <w:noProof/>
        </w:rPr>
        <w:t xml:space="preserve"> </w:t>
      </w:r>
      <w:r w:rsidR="00E05DBB" w:rsidRPr="00E05DBB">
        <w:rPr>
          <w:rFonts w:ascii="Calibri" w:hAnsi="Calibri"/>
          <w:b/>
          <w:noProof/>
        </w:rPr>
        <w:t>490</w:t>
      </w:r>
      <w:r w:rsidR="00E05DBB" w:rsidRPr="00E05DBB">
        <w:rPr>
          <w:rFonts w:ascii="Calibri" w:hAnsi="Calibri"/>
          <w:noProof/>
        </w:rPr>
        <w:t>(7418): 61-70.</w:t>
      </w:r>
      <w:bookmarkEnd w:id="1"/>
    </w:p>
    <w:p w14:paraId="6AA3FE50" w14:textId="77777777" w:rsidR="00E05DBB" w:rsidRPr="00E05DBB" w:rsidRDefault="00E05DBB" w:rsidP="00E05DBB">
      <w:pPr>
        <w:spacing w:after="0" w:line="240" w:lineRule="auto"/>
        <w:ind w:left="720" w:hanging="720"/>
        <w:jc w:val="center"/>
        <w:rPr>
          <w:rFonts w:ascii="Calibri" w:hAnsi="Calibri"/>
          <w:noProof/>
        </w:rPr>
      </w:pPr>
      <w:bookmarkStart w:id="2" w:name="_ENREF_2"/>
      <w:r w:rsidRPr="00E05DBB">
        <w:rPr>
          <w:rFonts w:ascii="Calibri" w:hAnsi="Calibri"/>
          <w:noProof/>
        </w:rPr>
        <w:t xml:space="preserve">Anders, S. and W. Huber (2010). "Differential expression analysis for sequence count data." </w:t>
      </w:r>
      <w:r w:rsidRPr="00E05DBB">
        <w:rPr>
          <w:rFonts w:ascii="Calibri" w:hAnsi="Calibri"/>
          <w:noProof/>
          <w:u w:val="single"/>
        </w:rPr>
        <w:t>Genome biology</w:t>
      </w:r>
      <w:r w:rsidRPr="00E05DBB">
        <w:rPr>
          <w:rFonts w:ascii="Calibri" w:hAnsi="Calibri"/>
          <w:noProof/>
        </w:rPr>
        <w:t xml:space="preserve"> </w:t>
      </w:r>
      <w:r w:rsidRPr="00E05DBB">
        <w:rPr>
          <w:rFonts w:ascii="Calibri" w:hAnsi="Calibri"/>
          <w:b/>
          <w:noProof/>
        </w:rPr>
        <w:t>11</w:t>
      </w:r>
      <w:r w:rsidRPr="00E05DBB">
        <w:rPr>
          <w:rFonts w:ascii="Calibri" w:hAnsi="Calibri"/>
          <w:noProof/>
        </w:rPr>
        <w:t>(10): R106.</w:t>
      </w:r>
      <w:bookmarkEnd w:id="2"/>
    </w:p>
    <w:p w14:paraId="149DFD8E" w14:textId="77777777" w:rsidR="00E05DBB" w:rsidRPr="00E05DBB" w:rsidRDefault="00E05DBB" w:rsidP="00E05DBB">
      <w:pPr>
        <w:spacing w:after="0" w:line="240" w:lineRule="auto"/>
        <w:ind w:left="720" w:hanging="720"/>
        <w:jc w:val="center"/>
        <w:rPr>
          <w:rFonts w:ascii="Calibri" w:hAnsi="Calibri"/>
          <w:noProof/>
        </w:rPr>
      </w:pPr>
      <w:bookmarkStart w:id="3" w:name="_ENREF_3"/>
      <w:r w:rsidRPr="00E05DBB">
        <w:rPr>
          <w:rFonts w:ascii="Calibri" w:hAnsi="Calibri"/>
          <w:noProof/>
        </w:rPr>
        <w:t xml:space="preserve">Cao, Y., W. P. Williams, et al. (1997). "Similarity Measure Bias in River Benthic Aufwuchs Community Analysis." </w:t>
      </w:r>
      <w:r w:rsidRPr="00E05DBB">
        <w:rPr>
          <w:rFonts w:ascii="Calibri" w:hAnsi="Calibri"/>
          <w:noProof/>
          <w:u w:val="single"/>
        </w:rPr>
        <w:t>Water Environment Research</w:t>
      </w:r>
      <w:r w:rsidRPr="00E05DBB">
        <w:rPr>
          <w:rFonts w:ascii="Calibri" w:hAnsi="Calibri"/>
          <w:noProof/>
        </w:rPr>
        <w:t xml:space="preserve"> </w:t>
      </w:r>
      <w:r w:rsidRPr="00E05DBB">
        <w:rPr>
          <w:rFonts w:ascii="Calibri" w:hAnsi="Calibri"/>
          <w:b/>
          <w:noProof/>
        </w:rPr>
        <w:t>69</w:t>
      </w:r>
      <w:r w:rsidRPr="00E05DBB">
        <w:rPr>
          <w:rFonts w:ascii="Calibri" w:hAnsi="Calibri"/>
          <w:noProof/>
        </w:rPr>
        <w:t>(1): 95-106.</w:t>
      </w:r>
      <w:bookmarkEnd w:id="3"/>
    </w:p>
    <w:p w14:paraId="7D71C5DF" w14:textId="77777777" w:rsidR="00E05DBB" w:rsidRPr="00E05DBB" w:rsidRDefault="00E05DBB" w:rsidP="00E05DBB">
      <w:pPr>
        <w:spacing w:after="0" w:line="240" w:lineRule="auto"/>
        <w:ind w:left="720" w:hanging="720"/>
        <w:jc w:val="center"/>
        <w:rPr>
          <w:rFonts w:ascii="Calibri" w:hAnsi="Calibri"/>
          <w:noProof/>
        </w:rPr>
      </w:pPr>
      <w:bookmarkStart w:id="4" w:name="_ENREF_4"/>
      <w:r w:rsidRPr="00E05DBB">
        <w:rPr>
          <w:rFonts w:ascii="Calibri" w:hAnsi="Calibri"/>
          <w:noProof/>
        </w:rPr>
        <w:t xml:space="preserve">Chou, J. W., T. Zhou, et al. (2007). "Extracting gene expression patterns and identifying co-expressed genes from microarray data reveals biologically responsive processes." </w:t>
      </w:r>
      <w:r w:rsidRPr="00E05DBB">
        <w:rPr>
          <w:rFonts w:ascii="Calibri" w:hAnsi="Calibri"/>
          <w:noProof/>
          <w:u w:val="single"/>
        </w:rPr>
        <w:t>BMC bioinformatics</w:t>
      </w:r>
      <w:r w:rsidRPr="00E05DBB">
        <w:rPr>
          <w:rFonts w:ascii="Calibri" w:hAnsi="Calibri"/>
          <w:noProof/>
        </w:rPr>
        <w:t xml:space="preserve"> </w:t>
      </w:r>
      <w:r w:rsidRPr="00E05DBB">
        <w:rPr>
          <w:rFonts w:ascii="Calibri" w:hAnsi="Calibri"/>
          <w:b/>
          <w:noProof/>
        </w:rPr>
        <w:t>8</w:t>
      </w:r>
      <w:r w:rsidRPr="00E05DBB">
        <w:rPr>
          <w:rFonts w:ascii="Calibri" w:hAnsi="Calibri"/>
          <w:noProof/>
        </w:rPr>
        <w:t>: 427.</w:t>
      </w:r>
      <w:bookmarkEnd w:id="4"/>
    </w:p>
    <w:p w14:paraId="54A19249" w14:textId="77777777" w:rsidR="00E05DBB" w:rsidRPr="00E05DBB" w:rsidRDefault="00E05DBB" w:rsidP="00E05DBB">
      <w:pPr>
        <w:spacing w:after="0" w:line="240" w:lineRule="auto"/>
        <w:ind w:left="720" w:hanging="720"/>
        <w:jc w:val="center"/>
        <w:rPr>
          <w:rFonts w:ascii="Calibri" w:hAnsi="Calibri"/>
          <w:noProof/>
        </w:rPr>
      </w:pPr>
      <w:bookmarkStart w:id="5" w:name="_ENREF_5"/>
      <w:r w:rsidRPr="00E05DBB">
        <w:rPr>
          <w:rFonts w:ascii="Calibri" w:hAnsi="Calibri"/>
          <w:noProof/>
        </w:rPr>
        <w:t xml:space="preserve">Hollander, M. W., Douglas A. ;Chicken, Eric (2013). </w:t>
      </w:r>
      <w:r w:rsidRPr="00E05DBB">
        <w:rPr>
          <w:rFonts w:ascii="Calibri" w:hAnsi="Calibri"/>
          <w:noProof/>
          <w:u w:val="single"/>
        </w:rPr>
        <w:t>Nonparametric Statistical Methods</w:t>
      </w:r>
      <w:r w:rsidRPr="00E05DBB">
        <w:rPr>
          <w:rFonts w:ascii="Calibri" w:hAnsi="Calibri"/>
          <w:noProof/>
        </w:rPr>
        <w:t>, John Wiley &amp; Sons.</w:t>
      </w:r>
      <w:bookmarkEnd w:id="5"/>
    </w:p>
    <w:p w14:paraId="35C91F07" w14:textId="77777777" w:rsidR="00E05DBB" w:rsidRPr="00E05DBB" w:rsidRDefault="00E05DBB" w:rsidP="00E05DBB">
      <w:pPr>
        <w:spacing w:after="0" w:line="240" w:lineRule="auto"/>
        <w:ind w:left="720" w:hanging="720"/>
        <w:jc w:val="center"/>
        <w:rPr>
          <w:rFonts w:ascii="Calibri" w:hAnsi="Calibri"/>
          <w:noProof/>
        </w:rPr>
      </w:pPr>
      <w:bookmarkStart w:id="6" w:name="_ENREF_6"/>
      <w:r w:rsidRPr="00E05DBB">
        <w:rPr>
          <w:rFonts w:ascii="Calibri" w:hAnsi="Calibri"/>
          <w:noProof/>
        </w:rPr>
        <w:t xml:space="preserve">Parker, J. S., M. Mullins, et al. (2009). "Supervised risk predictor of breast cancer based on intrinsic subtypes." </w:t>
      </w:r>
      <w:r w:rsidRPr="00E05DBB">
        <w:rPr>
          <w:rFonts w:ascii="Calibri" w:hAnsi="Calibri"/>
          <w:noProof/>
          <w:u w:val="single"/>
        </w:rPr>
        <w:t>Journal of clinical oncology : official journal of the American Society of Clinical Oncology</w:t>
      </w:r>
      <w:r w:rsidRPr="00E05DBB">
        <w:rPr>
          <w:rFonts w:ascii="Calibri" w:hAnsi="Calibri"/>
          <w:noProof/>
        </w:rPr>
        <w:t xml:space="preserve"> </w:t>
      </w:r>
      <w:r w:rsidRPr="00E05DBB">
        <w:rPr>
          <w:rFonts w:ascii="Calibri" w:hAnsi="Calibri"/>
          <w:b/>
          <w:noProof/>
        </w:rPr>
        <w:t>27</w:t>
      </w:r>
      <w:r w:rsidRPr="00E05DBB">
        <w:rPr>
          <w:rFonts w:ascii="Calibri" w:hAnsi="Calibri"/>
          <w:noProof/>
        </w:rPr>
        <w:t>(8): 1160-1167.</w:t>
      </w:r>
      <w:bookmarkEnd w:id="6"/>
    </w:p>
    <w:p w14:paraId="54FBFE96" w14:textId="77777777" w:rsidR="00E05DBB" w:rsidRPr="00E05DBB" w:rsidRDefault="00E05DBB" w:rsidP="00E05DBB">
      <w:pPr>
        <w:spacing w:after="0" w:line="240" w:lineRule="auto"/>
        <w:ind w:left="720" w:hanging="720"/>
        <w:jc w:val="center"/>
        <w:rPr>
          <w:rFonts w:ascii="Calibri" w:hAnsi="Calibri"/>
          <w:noProof/>
        </w:rPr>
      </w:pPr>
      <w:bookmarkStart w:id="7" w:name="_ENREF_7"/>
      <w:r w:rsidRPr="00E05DBB">
        <w:rPr>
          <w:rFonts w:ascii="Calibri" w:hAnsi="Calibri"/>
          <w:noProof/>
        </w:rPr>
        <w:t xml:space="preserve">Perou, C. M., T. Sorlie, et al. (2000). "Molecular portraits of human breast tumours." </w:t>
      </w:r>
      <w:r w:rsidRPr="00E05DBB">
        <w:rPr>
          <w:rFonts w:ascii="Calibri" w:hAnsi="Calibri"/>
          <w:noProof/>
          <w:u w:val="single"/>
        </w:rPr>
        <w:t>Nature</w:t>
      </w:r>
      <w:r w:rsidRPr="00E05DBB">
        <w:rPr>
          <w:rFonts w:ascii="Calibri" w:hAnsi="Calibri"/>
          <w:noProof/>
        </w:rPr>
        <w:t xml:space="preserve"> </w:t>
      </w:r>
      <w:r w:rsidRPr="00E05DBB">
        <w:rPr>
          <w:rFonts w:ascii="Calibri" w:hAnsi="Calibri"/>
          <w:b/>
          <w:noProof/>
        </w:rPr>
        <w:t>406</w:t>
      </w:r>
      <w:r w:rsidRPr="00E05DBB">
        <w:rPr>
          <w:rFonts w:ascii="Calibri" w:hAnsi="Calibri"/>
          <w:noProof/>
        </w:rPr>
        <w:t>(6797): 747-752.</w:t>
      </w:r>
      <w:bookmarkEnd w:id="7"/>
    </w:p>
    <w:p w14:paraId="2D765C56" w14:textId="77777777" w:rsidR="00E05DBB" w:rsidRPr="00E05DBB" w:rsidRDefault="00E05DBB" w:rsidP="00E05DBB">
      <w:pPr>
        <w:spacing w:after="0" w:line="240" w:lineRule="auto"/>
        <w:ind w:left="720" w:hanging="720"/>
        <w:jc w:val="center"/>
        <w:rPr>
          <w:rFonts w:ascii="Calibri" w:hAnsi="Calibri"/>
          <w:noProof/>
        </w:rPr>
      </w:pPr>
      <w:bookmarkStart w:id="8" w:name="_ENREF_8"/>
      <w:r w:rsidRPr="00E05DBB">
        <w:rPr>
          <w:rFonts w:ascii="Calibri" w:hAnsi="Calibri"/>
          <w:noProof/>
        </w:rPr>
        <w:t xml:space="preserve">Soneson, C. and M. Delorenzi (2013). "A comparison of methods for differential expression analysis of RNA-seq data." </w:t>
      </w:r>
      <w:r w:rsidRPr="00E05DBB">
        <w:rPr>
          <w:rFonts w:ascii="Calibri" w:hAnsi="Calibri"/>
          <w:noProof/>
          <w:u w:val="single"/>
        </w:rPr>
        <w:t>BMC bioinformatics</w:t>
      </w:r>
      <w:r w:rsidRPr="00E05DBB">
        <w:rPr>
          <w:rFonts w:ascii="Calibri" w:hAnsi="Calibri"/>
          <w:noProof/>
        </w:rPr>
        <w:t xml:space="preserve"> </w:t>
      </w:r>
      <w:r w:rsidRPr="00E05DBB">
        <w:rPr>
          <w:rFonts w:ascii="Calibri" w:hAnsi="Calibri"/>
          <w:b/>
          <w:noProof/>
        </w:rPr>
        <w:t>14</w:t>
      </w:r>
      <w:r w:rsidRPr="00E05DBB">
        <w:rPr>
          <w:rFonts w:ascii="Calibri" w:hAnsi="Calibri"/>
          <w:noProof/>
        </w:rPr>
        <w:t>: 91.</w:t>
      </w:r>
      <w:bookmarkEnd w:id="8"/>
    </w:p>
    <w:p w14:paraId="5A943CCA" w14:textId="77777777" w:rsidR="00E05DBB" w:rsidRPr="00E05DBB" w:rsidRDefault="00E05DBB" w:rsidP="00E05DBB">
      <w:pPr>
        <w:spacing w:line="240" w:lineRule="auto"/>
        <w:ind w:left="720" w:hanging="720"/>
        <w:jc w:val="center"/>
        <w:rPr>
          <w:rFonts w:ascii="Calibri" w:hAnsi="Calibri"/>
          <w:noProof/>
        </w:rPr>
      </w:pPr>
      <w:bookmarkStart w:id="9" w:name="_ENREF_9"/>
      <w:r w:rsidRPr="00E05DBB">
        <w:rPr>
          <w:rFonts w:ascii="Calibri" w:hAnsi="Calibri"/>
          <w:noProof/>
        </w:rPr>
        <w:t xml:space="preserve">Sorlie, T., C. M. Perou, et al. (2001). "Gene expression patterns of breast carcinomas distinguish tumor subclasses with clinical implications." </w:t>
      </w:r>
      <w:r w:rsidRPr="00E05DBB">
        <w:rPr>
          <w:rFonts w:ascii="Calibri" w:hAnsi="Calibri"/>
          <w:noProof/>
          <w:u w:val="single"/>
        </w:rPr>
        <w:t>Proceedings of the National Academy of Sciences of the United States of America</w:t>
      </w:r>
      <w:r w:rsidRPr="00E05DBB">
        <w:rPr>
          <w:rFonts w:ascii="Calibri" w:hAnsi="Calibri"/>
          <w:noProof/>
        </w:rPr>
        <w:t xml:space="preserve"> </w:t>
      </w:r>
      <w:r w:rsidRPr="00E05DBB">
        <w:rPr>
          <w:rFonts w:ascii="Calibri" w:hAnsi="Calibri"/>
          <w:b/>
          <w:noProof/>
        </w:rPr>
        <w:t>98</w:t>
      </w:r>
      <w:r w:rsidRPr="00E05DBB">
        <w:rPr>
          <w:rFonts w:ascii="Calibri" w:hAnsi="Calibri"/>
          <w:noProof/>
        </w:rPr>
        <w:t>(19): 10869-10874.</w:t>
      </w:r>
      <w:bookmarkEnd w:id="9"/>
    </w:p>
    <w:p w14:paraId="7B5311B7" w14:textId="7B1E75A5" w:rsidR="00E05DBB" w:rsidRDefault="00E05DBB" w:rsidP="00E05DBB">
      <w:pPr>
        <w:spacing w:line="240" w:lineRule="auto"/>
        <w:jc w:val="center"/>
        <w:rPr>
          <w:rFonts w:ascii="Calibri" w:hAnsi="Calibri"/>
          <w:noProof/>
        </w:rPr>
      </w:pPr>
    </w:p>
    <w:p w14:paraId="0D41B88D" w14:textId="6D373E04" w:rsidR="00FC2CD7" w:rsidRDefault="00AE2D88" w:rsidP="00F7537F">
      <w:pPr>
        <w:rPr>
          <w:color w:val="1F497D"/>
        </w:rPr>
      </w:pPr>
      <w:r>
        <w:fldChar w:fldCharType="end"/>
      </w:r>
    </w:p>
    <w:p w14:paraId="656444A1" w14:textId="0039B0C4" w:rsidR="0019524D" w:rsidRDefault="0019524D" w:rsidP="00093C99">
      <w:pPr>
        <w:spacing w:line="360" w:lineRule="auto"/>
      </w:pP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0828A" w14:textId="77777777" w:rsidR="00016887" w:rsidRDefault="00016887" w:rsidP="00DE16E4">
      <w:pPr>
        <w:spacing w:after="0" w:line="240" w:lineRule="auto"/>
      </w:pPr>
      <w:r>
        <w:separator/>
      </w:r>
    </w:p>
  </w:endnote>
  <w:endnote w:type="continuationSeparator" w:id="0">
    <w:p w14:paraId="21686892" w14:textId="77777777" w:rsidR="00016887" w:rsidRDefault="00016887"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AACE9" w14:textId="77777777" w:rsidR="00016887" w:rsidRDefault="00016887" w:rsidP="00DE16E4">
      <w:pPr>
        <w:spacing w:after="0" w:line="240" w:lineRule="auto"/>
      </w:pPr>
      <w:r>
        <w:separator/>
      </w:r>
    </w:p>
  </w:footnote>
  <w:footnote w:type="continuationSeparator" w:id="0">
    <w:p w14:paraId="46D72539" w14:textId="77777777" w:rsidR="00016887" w:rsidRDefault="00016887"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LCM_project&lt;record-ids&gt;&lt;item&gt;20&lt;/item&gt;&lt;item&gt;22&lt;/item&gt;&lt;item&gt;23&lt;/item&gt;&lt;item&gt;24&lt;/item&gt;&lt;item&gt;29&lt;/item&gt;&lt;item&gt;31&lt;/item&gt;&lt;item&gt;34&lt;/item&gt;&lt;item&gt;35&lt;/item&gt;&lt;item&gt;37&lt;/item&gt;&lt;/record-ids&gt;&lt;/item&gt;&lt;/Libraries&gt;"/>
  </w:docVars>
  <w:rsids>
    <w:rsidRoot w:val="002C3AB0"/>
    <w:rsid w:val="000016D8"/>
    <w:rsid w:val="00002B2D"/>
    <w:rsid w:val="00005322"/>
    <w:rsid w:val="0000652D"/>
    <w:rsid w:val="0001398A"/>
    <w:rsid w:val="000158F6"/>
    <w:rsid w:val="00016887"/>
    <w:rsid w:val="000237FD"/>
    <w:rsid w:val="00037AEB"/>
    <w:rsid w:val="00042ACE"/>
    <w:rsid w:val="00042D59"/>
    <w:rsid w:val="0004338C"/>
    <w:rsid w:val="000520E5"/>
    <w:rsid w:val="0005252A"/>
    <w:rsid w:val="0005362E"/>
    <w:rsid w:val="00057504"/>
    <w:rsid w:val="00060D03"/>
    <w:rsid w:val="000646D4"/>
    <w:rsid w:val="00066658"/>
    <w:rsid w:val="00070311"/>
    <w:rsid w:val="000740C5"/>
    <w:rsid w:val="00074E3C"/>
    <w:rsid w:val="000753E9"/>
    <w:rsid w:val="00077DDD"/>
    <w:rsid w:val="00083D60"/>
    <w:rsid w:val="00091737"/>
    <w:rsid w:val="00093C99"/>
    <w:rsid w:val="000A1302"/>
    <w:rsid w:val="000A6CD3"/>
    <w:rsid w:val="000A7646"/>
    <w:rsid w:val="000B4121"/>
    <w:rsid w:val="000B5E82"/>
    <w:rsid w:val="000C18B6"/>
    <w:rsid w:val="000C5728"/>
    <w:rsid w:val="000D001C"/>
    <w:rsid w:val="000D1626"/>
    <w:rsid w:val="000E146E"/>
    <w:rsid w:val="000E3C38"/>
    <w:rsid w:val="000E79F1"/>
    <w:rsid w:val="000F19F9"/>
    <w:rsid w:val="000F7972"/>
    <w:rsid w:val="001021FB"/>
    <w:rsid w:val="00104DB3"/>
    <w:rsid w:val="001202E5"/>
    <w:rsid w:val="00120DAB"/>
    <w:rsid w:val="0012250A"/>
    <w:rsid w:val="00127222"/>
    <w:rsid w:val="001304D6"/>
    <w:rsid w:val="001305FC"/>
    <w:rsid w:val="0013113C"/>
    <w:rsid w:val="00140CD2"/>
    <w:rsid w:val="00143EC9"/>
    <w:rsid w:val="00144489"/>
    <w:rsid w:val="00147F52"/>
    <w:rsid w:val="00150500"/>
    <w:rsid w:val="00153A4A"/>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58B8"/>
    <w:rsid w:val="001C65C7"/>
    <w:rsid w:val="001C7DE3"/>
    <w:rsid w:val="001D10CD"/>
    <w:rsid w:val="001E546C"/>
    <w:rsid w:val="001F76BE"/>
    <w:rsid w:val="001F7DE7"/>
    <w:rsid w:val="00201DE6"/>
    <w:rsid w:val="00211547"/>
    <w:rsid w:val="00220397"/>
    <w:rsid w:val="00230D2B"/>
    <w:rsid w:val="0023758C"/>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2E05"/>
    <w:rsid w:val="002F13B6"/>
    <w:rsid w:val="002F1D42"/>
    <w:rsid w:val="002F5794"/>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A0A57"/>
    <w:rsid w:val="003A58EE"/>
    <w:rsid w:val="003A7041"/>
    <w:rsid w:val="003B0750"/>
    <w:rsid w:val="003B09A5"/>
    <w:rsid w:val="003C5C99"/>
    <w:rsid w:val="003C736E"/>
    <w:rsid w:val="003D17F8"/>
    <w:rsid w:val="00401396"/>
    <w:rsid w:val="00443FEA"/>
    <w:rsid w:val="004473D5"/>
    <w:rsid w:val="00454182"/>
    <w:rsid w:val="00464DFA"/>
    <w:rsid w:val="0046675B"/>
    <w:rsid w:val="00470339"/>
    <w:rsid w:val="00480870"/>
    <w:rsid w:val="00486F6F"/>
    <w:rsid w:val="00490DB6"/>
    <w:rsid w:val="004910B2"/>
    <w:rsid w:val="00492D75"/>
    <w:rsid w:val="0049530B"/>
    <w:rsid w:val="004A33A5"/>
    <w:rsid w:val="004A3A60"/>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335F"/>
    <w:rsid w:val="005272D1"/>
    <w:rsid w:val="00530201"/>
    <w:rsid w:val="0053308D"/>
    <w:rsid w:val="00533FB7"/>
    <w:rsid w:val="00534E23"/>
    <w:rsid w:val="00535D89"/>
    <w:rsid w:val="00545C4A"/>
    <w:rsid w:val="00546063"/>
    <w:rsid w:val="005476A3"/>
    <w:rsid w:val="00552C5C"/>
    <w:rsid w:val="0056319A"/>
    <w:rsid w:val="005734E0"/>
    <w:rsid w:val="0057497C"/>
    <w:rsid w:val="005757EC"/>
    <w:rsid w:val="0057601B"/>
    <w:rsid w:val="00585858"/>
    <w:rsid w:val="0058610B"/>
    <w:rsid w:val="00590BA2"/>
    <w:rsid w:val="00595428"/>
    <w:rsid w:val="005A6CE1"/>
    <w:rsid w:val="005B07FC"/>
    <w:rsid w:val="005B15E0"/>
    <w:rsid w:val="005B2BB6"/>
    <w:rsid w:val="005B396E"/>
    <w:rsid w:val="005C5422"/>
    <w:rsid w:val="005C7403"/>
    <w:rsid w:val="005D1058"/>
    <w:rsid w:val="005D7E9C"/>
    <w:rsid w:val="005E1994"/>
    <w:rsid w:val="005E2B9F"/>
    <w:rsid w:val="005E3787"/>
    <w:rsid w:val="005E3CCF"/>
    <w:rsid w:val="005F0335"/>
    <w:rsid w:val="005F175F"/>
    <w:rsid w:val="005F320C"/>
    <w:rsid w:val="0060281C"/>
    <w:rsid w:val="00613657"/>
    <w:rsid w:val="00622187"/>
    <w:rsid w:val="00624A7A"/>
    <w:rsid w:val="006341C2"/>
    <w:rsid w:val="0064218B"/>
    <w:rsid w:val="006422A6"/>
    <w:rsid w:val="00654249"/>
    <w:rsid w:val="00656392"/>
    <w:rsid w:val="006650C9"/>
    <w:rsid w:val="00665368"/>
    <w:rsid w:val="0066735E"/>
    <w:rsid w:val="0066790D"/>
    <w:rsid w:val="006702B8"/>
    <w:rsid w:val="00670867"/>
    <w:rsid w:val="00672C0C"/>
    <w:rsid w:val="00674753"/>
    <w:rsid w:val="00686AAB"/>
    <w:rsid w:val="00692176"/>
    <w:rsid w:val="00692A65"/>
    <w:rsid w:val="00695156"/>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8523B"/>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16FE"/>
    <w:rsid w:val="00826ED3"/>
    <w:rsid w:val="00832590"/>
    <w:rsid w:val="0084434F"/>
    <w:rsid w:val="00844956"/>
    <w:rsid w:val="00850544"/>
    <w:rsid w:val="00852FB9"/>
    <w:rsid w:val="00854D4A"/>
    <w:rsid w:val="00864523"/>
    <w:rsid w:val="00874168"/>
    <w:rsid w:val="0087455E"/>
    <w:rsid w:val="008778C1"/>
    <w:rsid w:val="00884DDA"/>
    <w:rsid w:val="008875C3"/>
    <w:rsid w:val="00891509"/>
    <w:rsid w:val="00891FB0"/>
    <w:rsid w:val="008B594F"/>
    <w:rsid w:val="008C201C"/>
    <w:rsid w:val="008C643D"/>
    <w:rsid w:val="008D2A92"/>
    <w:rsid w:val="008D6994"/>
    <w:rsid w:val="008E1A4B"/>
    <w:rsid w:val="008F1F70"/>
    <w:rsid w:val="0090194A"/>
    <w:rsid w:val="00903F6A"/>
    <w:rsid w:val="00930BDA"/>
    <w:rsid w:val="00931797"/>
    <w:rsid w:val="00932093"/>
    <w:rsid w:val="0093244E"/>
    <w:rsid w:val="00933ABB"/>
    <w:rsid w:val="00935EA3"/>
    <w:rsid w:val="00936700"/>
    <w:rsid w:val="00947119"/>
    <w:rsid w:val="0094755B"/>
    <w:rsid w:val="009504E9"/>
    <w:rsid w:val="0095235D"/>
    <w:rsid w:val="009602DD"/>
    <w:rsid w:val="00960C98"/>
    <w:rsid w:val="009733F2"/>
    <w:rsid w:val="0097491E"/>
    <w:rsid w:val="0098252D"/>
    <w:rsid w:val="00987582"/>
    <w:rsid w:val="0099450E"/>
    <w:rsid w:val="009A4D76"/>
    <w:rsid w:val="009C54B9"/>
    <w:rsid w:val="009C7DF2"/>
    <w:rsid w:val="009D3BED"/>
    <w:rsid w:val="009E1A8C"/>
    <w:rsid w:val="009E7B72"/>
    <w:rsid w:val="009F7338"/>
    <w:rsid w:val="00A02EC1"/>
    <w:rsid w:val="00A05F0E"/>
    <w:rsid w:val="00A1230F"/>
    <w:rsid w:val="00A1697D"/>
    <w:rsid w:val="00A25824"/>
    <w:rsid w:val="00A2796A"/>
    <w:rsid w:val="00A31E26"/>
    <w:rsid w:val="00A36C74"/>
    <w:rsid w:val="00A36CD9"/>
    <w:rsid w:val="00A47881"/>
    <w:rsid w:val="00A52E71"/>
    <w:rsid w:val="00A60D62"/>
    <w:rsid w:val="00A62746"/>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D4B63"/>
    <w:rsid w:val="00AD6F0C"/>
    <w:rsid w:val="00AD7111"/>
    <w:rsid w:val="00AD76DA"/>
    <w:rsid w:val="00AE2D88"/>
    <w:rsid w:val="00AE5B60"/>
    <w:rsid w:val="00B0116A"/>
    <w:rsid w:val="00B0131C"/>
    <w:rsid w:val="00B151AF"/>
    <w:rsid w:val="00B24A4F"/>
    <w:rsid w:val="00B25935"/>
    <w:rsid w:val="00B276BE"/>
    <w:rsid w:val="00B306A1"/>
    <w:rsid w:val="00B354E7"/>
    <w:rsid w:val="00B35508"/>
    <w:rsid w:val="00B42CC4"/>
    <w:rsid w:val="00B45EC3"/>
    <w:rsid w:val="00B5224F"/>
    <w:rsid w:val="00B526A9"/>
    <w:rsid w:val="00B55935"/>
    <w:rsid w:val="00B55DFE"/>
    <w:rsid w:val="00B678EC"/>
    <w:rsid w:val="00B72CA1"/>
    <w:rsid w:val="00B8129A"/>
    <w:rsid w:val="00B83DFE"/>
    <w:rsid w:val="00B83FD2"/>
    <w:rsid w:val="00B90B94"/>
    <w:rsid w:val="00B9551C"/>
    <w:rsid w:val="00BB4C4B"/>
    <w:rsid w:val="00BC2B5B"/>
    <w:rsid w:val="00BC595C"/>
    <w:rsid w:val="00BD0FE7"/>
    <w:rsid w:val="00BF09D1"/>
    <w:rsid w:val="00C07E9F"/>
    <w:rsid w:val="00C248AB"/>
    <w:rsid w:val="00C27DAB"/>
    <w:rsid w:val="00C35873"/>
    <w:rsid w:val="00C43EB6"/>
    <w:rsid w:val="00C56093"/>
    <w:rsid w:val="00C6002D"/>
    <w:rsid w:val="00C61491"/>
    <w:rsid w:val="00C7162B"/>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15611"/>
    <w:rsid w:val="00D31EEE"/>
    <w:rsid w:val="00D34EC7"/>
    <w:rsid w:val="00D34F15"/>
    <w:rsid w:val="00D35FB7"/>
    <w:rsid w:val="00D51750"/>
    <w:rsid w:val="00D52BC6"/>
    <w:rsid w:val="00D55E87"/>
    <w:rsid w:val="00D755D7"/>
    <w:rsid w:val="00D834E7"/>
    <w:rsid w:val="00D87286"/>
    <w:rsid w:val="00D879D0"/>
    <w:rsid w:val="00D95065"/>
    <w:rsid w:val="00DA3337"/>
    <w:rsid w:val="00DA7DD9"/>
    <w:rsid w:val="00DB722E"/>
    <w:rsid w:val="00DC362E"/>
    <w:rsid w:val="00DC4540"/>
    <w:rsid w:val="00DC6EF4"/>
    <w:rsid w:val="00DE16E4"/>
    <w:rsid w:val="00DE249A"/>
    <w:rsid w:val="00DF03B9"/>
    <w:rsid w:val="00DF0DE4"/>
    <w:rsid w:val="00DF41A3"/>
    <w:rsid w:val="00E05DBB"/>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183F"/>
    <w:rsid w:val="00E83DFF"/>
    <w:rsid w:val="00E942EB"/>
    <w:rsid w:val="00EB701D"/>
    <w:rsid w:val="00EC03D6"/>
    <w:rsid w:val="00EC4DD0"/>
    <w:rsid w:val="00EC546F"/>
    <w:rsid w:val="00ED0A06"/>
    <w:rsid w:val="00ED0C21"/>
    <w:rsid w:val="00ED155C"/>
    <w:rsid w:val="00ED3834"/>
    <w:rsid w:val="00EE04DA"/>
    <w:rsid w:val="00EE5A1D"/>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2B2C"/>
    <w:rsid w:val="00F35FA0"/>
    <w:rsid w:val="00F40AE9"/>
    <w:rsid w:val="00F42FE8"/>
    <w:rsid w:val="00F43C15"/>
    <w:rsid w:val="00F53967"/>
    <w:rsid w:val="00F57829"/>
    <w:rsid w:val="00F67D9F"/>
    <w:rsid w:val="00F7301C"/>
    <w:rsid w:val="00F7537F"/>
    <w:rsid w:val="00F87CBA"/>
    <w:rsid w:val="00FA03CC"/>
    <w:rsid w:val="00FA2C68"/>
    <w:rsid w:val="00FB1EF4"/>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94"/>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wmf"/><Relationship Id="rId34" Type="http://schemas.openxmlformats.org/officeDocument/2006/relationships/image" Target="media/image24.wmf"/><Relationship Id="rId42" Type="http://schemas.openxmlformats.org/officeDocument/2006/relationships/image" Target="media/image32.wmf"/><Relationship Id="rId47" Type="http://schemas.openxmlformats.org/officeDocument/2006/relationships/image" Target="media/image37.wmf"/><Relationship Id="rId50" Type="http://schemas.openxmlformats.org/officeDocument/2006/relationships/image" Target="media/image40.wmf"/><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46" Type="http://schemas.openxmlformats.org/officeDocument/2006/relationships/image" Target="media/image36.wmf"/><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9.wmf"/><Relationship Id="rId41" Type="http://schemas.openxmlformats.org/officeDocument/2006/relationships/image" Target="media/image31.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image" Target="media/image35.wmf"/><Relationship Id="rId53" Type="http://schemas.openxmlformats.org/officeDocument/2006/relationships/image" Target="media/image43.wmf"/><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49" Type="http://schemas.openxmlformats.org/officeDocument/2006/relationships/image" Target="media/image39.wmf"/><Relationship Id="rId10" Type="http://schemas.openxmlformats.org/officeDocument/2006/relationships/hyperlink" Target="https://seqware.github.io/" TargetMode="External"/><Relationship Id="rId19" Type="http://schemas.openxmlformats.org/officeDocument/2006/relationships/image" Target="media/image9.wmf"/><Relationship Id="rId31" Type="http://schemas.openxmlformats.org/officeDocument/2006/relationships/image" Target="media/image21.wmf"/><Relationship Id="rId44" Type="http://schemas.openxmlformats.org/officeDocument/2006/relationships/image" Target="media/image34.wmf"/><Relationship Id="rId52" Type="http://schemas.openxmlformats.org/officeDocument/2006/relationships/image" Target="media/image42.wmf"/><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image" Target="media/image33.wmf"/><Relationship Id="rId48" Type="http://schemas.openxmlformats.org/officeDocument/2006/relationships/image" Target="media/image38.wmf"/><Relationship Id="rId8" Type="http://schemas.openxmlformats.org/officeDocument/2006/relationships/endnotes" Target="endnotes.xml"/><Relationship Id="rId51" Type="http://schemas.openxmlformats.org/officeDocument/2006/relationships/image" Target="media/image4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15B590-57E2-465F-81E1-211F6F009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17</Pages>
  <Words>6007</Words>
  <Characters>34241</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40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33</cp:revision>
  <cp:lastPrinted>2014-10-03T15:09:00Z</cp:lastPrinted>
  <dcterms:created xsi:type="dcterms:W3CDTF">2014-10-23T13:32:00Z</dcterms:created>
  <dcterms:modified xsi:type="dcterms:W3CDTF">2014-10-28T14:11:00Z</dcterms:modified>
</cp:coreProperties>
</file>